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6A0ADE" w14:textId="77777777" w:rsidR="0031081F" w:rsidRDefault="00C15C99">
      <w:pPr>
        <w:pStyle w:val="Title"/>
      </w:pPr>
      <w:sdt>
        <w:sdtPr>
          <w:alias w:val="Title"/>
          <w:tag w:val=""/>
          <w:id w:val="72635111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210B">
            <w:t>The Multi-Items Rearrangement Task: a Faster and Reliable Method for Acquiring Similarity Matrix</w:t>
          </w:r>
        </w:sdtContent>
      </w:sdt>
    </w:p>
    <w:p w14:paraId="732F9241" w14:textId="77777777" w:rsidR="00C10684" w:rsidRPr="003256A5" w:rsidRDefault="00F74B18">
      <w:pPr>
        <w:pStyle w:val="Title2"/>
        <w:rPr>
          <w:lang w:val="de-CH"/>
        </w:rPr>
      </w:pPr>
      <w:r w:rsidRPr="003256A5">
        <w:rPr>
          <w:lang w:val="de-CH"/>
        </w:rPr>
        <w:t>Hsuan-Yu Lin</w:t>
      </w:r>
      <w:r w:rsidR="0027785A" w:rsidRPr="003256A5">
        <w:rPr>
          <w:vertAlign w:val="superscript"/>
          <w:lang w:val="de-CH"/>
        </w:rPr>
        <w:t>a</w:t>
      </w:r>
    </w:p>
    <w:p w14:paraId="030ABCE1" w14:textId="77777777" w:rsidR="00C10684" w:rsidRPr="003256A5" w:rsidRDefault="002655ED">
      <w:pPr>
        <w:pStyle w:val="Title2"/>
        <w:rPr>
          <w:lang w:val="de-CH"/>
        </w:rPr>
      </w:pPr>
      <w:r w:rsidRPr="003256A5">
        <w:rPr>
          <w:lang w:val="de-CH"/>
        </w:rPr>
        <w:t>Alexei Fischer</w:t>
      </w:r>
      <w:r w:rsidR="0027785A" w:rsidRPr="003256A5">
        <w:rPr>
          <w:vertAlign w:val="superscript"/>
          <w:lang w:val="de-CH"/>
        </w:rPr>
        <w:t>b</w:t>
      </w:r>
    </w:p>
    <w:p w14:paraId="4DFCC18E" w14:textId="77777777" w:rsidR="00987B26" w:rsidRPr="0027785A" w:rsidRDefault="00987B26">
      <w:pPr>
        <w:pStyle w:val="Title2"/>
        <w:rPr>
          <w:lang w:val="de-CH"/>
        </w:rPr>
      </w:pPr>
      <w:r w:rsidRPr="0027785A">
        <w:rPr>
          <w:lang w:val="de-CH"/>
        </w:rPr>
        <w:t>Klaus Oberauer</w:t>
      </w:r>
      <w:r w:rsidR="0027785A" w:rsidRPr="0027785A">
        <w:rPr>
          <w:vertAlign w:val="superscript"/>
          <w:lang w:val="de-CH"/>
        </w:rPr>
        <w:t>a</w:t>
      </w:r>
    </w:p>
    <w:p w14:paraId="749A38CE" w14:textId="02BE5876" w:rsidR="0031081F" w:rsidRPr="003256A5" w:rsidRDefault="00372FB5">
      <w:pPr>
        <w:pStyle w:val="Title2"/>
      </w:pPr>
      <w:r w:rsidRPr="003256A5">
        <w:t>University of Zurich</w:t>
      </w:r>
      <w:r w:rsidR="0027785A" w:rsidRPr="003256A5">
        <w:rPr>
          <w:vertAlign w:val="superscript"/>
        </w:rPr>
        <w:t>a</w:t>
      </w:r>
      <w:r w:rsidRPr="003256A5">
        <w:t xml:space="preserve">, </w:t>
      </w:r>
      <w:r w:rsidR="00520C95" w:rsidRPr="003256A5">
        <w:t>Center for Adaptive Security Research and Applications (CASRA)</w:t>
      </w:r>
      <w:r w:rsidR="0027785A" w:rsidRPr="003256A5">
        <w:rPr>
          <w:vertAlign w:val="superscript"/>
        </w:rPr>
        <w:t>b</w:t>
      </w:r>
    </w:p>
    <w:p w14:paraId="5B822DF8" w14:textId="77777777"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14:paraId="2C2A7C1B" w14:textId="77777777" w:rsidR="0031081F" w:rsidRDefault="00D74F71">
          <w:r>
            <w:t>[Include any grant/funding information and a complete correspondence address.]</w:t>
          </w:r>
        </w:p>
      </w:sdtContent>
    </w:sdt>
    <w:p w14:paraId="74E7D8B2" w14:textId="77777777"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14:paraId="7D710A0A" w14:textId="77777777"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14:paraId="749B18B1" w14:textId="77777777"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14:paraId="7D0F3043" w14:textId="77777777" w:rsidR="0031081F" w:rsidRDefault="00C15C99">
      <w:pPr>
        <w:pStyle w:val="SectionTitle"/>
      </w:pPr>
      <w:sdt>
        <w:sdtPr>
          <w:alias w:val="Title"/>
          <w:tag w:val=""/>
          <w:id w:val="984196707"/>
          <w:placeholder>
            <w:docPart w:val="CE9DBE1383624A7CAB45E544E08C3D70"/>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36210B" w:rsidRPr="00F74B18">
            <w:t>The Multi-Items Rearrangement Task: a Faster and Reliable Method for Acquiring Similarity Matrix</w:t>
          </w:r>
        </w:sdtContent>
      </w:sdt>
    </w:p>
    <w:p w14:paraId="4ABB852F" w14:textId="77777777" w:rsidR="00B02BEE" w:rsidRDefault="00D65D31" w:rsidP="00D0302D">
      <w:r>
        <w:t xml:space="preserve">Similarity between items </w:t>
      </w:r>
      <w:r w:rsidR="008706F0">
        <w:t>is an important aspect</w:t>
      </w:r>
      <w:r w:rsidR="00291229">
        <w:t xml:space="preserve"> in many area of psychology, e.g., categorization </w:t>
      </w:r>
      <w:r w:rsidR="003C05CA">
        <w:fldChar w:fldCharType="begin"/>
      </w:r>
      <w:r w:rsidR="003C05CA">
        <w:instrText xml:space="preserve"> ADDIN ZOTERO_ITEM CSL_CITATION {"citationID":"a1795qqdq3k","properties":{"formattedCitation":"(Nosofsky &amp; Palmeri, 1997)","plainCitation":"(Nosofsky &amp; Palmeri, 1997)"},"citationItems":[{"id":219,"uris":["http://zotero.org/users/1327751/items/ZPK2N22W"],"uri":["http://zotero.org/users/1327751/items/ZPK2N22W"],"itemData":{"id":219,"type":"article-journal","title":"An exemplar-based random walk model of speeded classification","container-title":"Psychological Review","page":"266-300","volume":"104","issue":"2","source":"EBSCOhost","abstract":"[Correction Notice: An erratum for this article was reported in Vol 115(2) of Psychological Review (see record 2008-04236-011). In this article, there were errors in Table 2. The authors thank Denis Cousineau (personal communication, October 2007) for recognizing some errors in the best-fitting parameter entries listed in Table 2. For Participants 1, 2, and 3 the best-fitting values of α are 0.182, 0.230, and 0.076, respectively. The best-fitting values of κ are 1134.9, 397.0, and 445.5, respectively. In addition, the correlations between the predicted and observed mean reaction times across the 30 grouped blocks of practice are 0.931, 0.745, and 0.944, respectively.] The authors propose and test an exemplar-based random walk model for predicting response times in tasks of speeded, multidimensional perceptual classification. The model combines elements of R. M. Nosofsky's (1986) generalized context model of categorization and G. D. Logan's (1988) instance-based model of automaticity. In the model, exemplars race among one another to be retrieved from memory, with rates determined by their similarity to test items. The retrieved exemplars provide incremental information that enters into a random walk process for making classification decisions. The model predicts correctly effects of within- and between-categories similarity, individual-object familiarity, and extended practice on classification response times. It also builds bridges between the domains of categorization and automaticity. (PsycINFO Database Record (c) 2012 APA, all rights reserved). (journal abstract)","DOI":"10.1037/0033-295X.104.2.266","ISSN":"0033-295X","journalAbbreviation":"Psychological Review","author":[{"family":"Nosofsky","given":"Robert M."},{"family":"Palmeri","given":"Thomas J."}],"issued":{"date-parts":[["1997",4]]}}}],"schema":"https://github.com/citation-style-language/schema/raw/master/csl-citation.json"} </w:instrText>
      </w:r>
      <w:r w:rsidR="003C05CA">
        <w:fldChar w:fldCharType="separate"/>
      </w:r>
      <w:r w:rsidR="003C05CA" w:rsidRPr="003C05CA">
        <w:rPr>
          <w:rFonts w:ascii="Times New Roman" w:hAnsi="Times New Roman" w:cs="Times New Roman"/>
        </w:rPr>
        <w:t>(Nosofsky &amp; Palmeri, 1997)</w:t>
      </w:r>
      <w:r w:rsidR="003C05CA">
        <w:fldChar w:fldCharType="end"/>
      </w:r>
      <w:r w:rsidR="003C05CA">
        <w:t xml:space="preserve">, memory </w:t>
      </w:r>
      <w:r w:rsidR="003C05CA">
        <w:fldChar w:fldCharType="begin"/>
      </w:r>
      <w:r w:rsidR="003C05CA">
        <w:instrText xml:space="preserve"> ADDIN ZOTERO_ITEM CSL_CITATION {"citationID":"a290eb2100t","properties":{"formattedCitation":"(Farrell, 2006; Jackson, Linden, Roberts, Kriegeskorte, &amp; Haenschel, 2015; Nosofsky &amp; Kantner, 2006)","plainCitation":"(Farrell, 2006; Jackson, Linden, Roberts, Kriegeskorte, &amp; Haenschel, 2015; Nosofsky &amp; Kantner, 2006)"},"citationItems":[{"id":81,"uris":["http://zotero.org/users/1327751/items/BVQIK682"],"uri":["http://zotero.org/users/1327751/items/BVQIK682"],"itemData":{"id":81,"type":"article-journal","title":"Mixed-list phonological similarity effects in delayed serial recall","container-title":"Journal of Memory and Language","page":"587-600","volume":"55","issue":"4","source":"ScienceDirect","abstract":"Recent experiments have shown that placing dissimilar items on lists of phonologically similar items enhances accuracy of ordered recall of the dissimilar items [Farrell, S., &amp;amp; Lewandowsky, S. (2003). Dissimilar items benefit from phonological similarity in serial recall. Journal of Experimental Psychology: Learning, Memory, and Cognition, 29, 838–849.]. Two explanations have been offered for this effect: an encoding explanation, in which items similar to current memory contents are given less encoding weight and offer less competition for recall; and a retrieval explanation, which suggests that the long-term similarity structure of the items leads to dissimilar items being more distinct on mixed lists. These theories are compared in an experiment in which a filled delay was introduced between study and test. Simulations show the prominent enhancing effects of similarity after a delay are captured by a model that assumes encoding is sensitive to the similarity of items to other list items [Farrell, S., &amp;amp; Lewandowsky, S. (2002). An endogenous distributed model of ordering in serial recall. Psychonomic Bulletin &amp;amp; Review, 9, 59–79.], but are not handled by a retrieval model [the Start–End Model; Henson, R. N. A. (1998). Short-term memory for serial order: the Start–End Model. Cognitive Psychology, 36, 73–137. ].","DOI":"10.1016/j.jml.2006.06.002","ISSN":"0749-596X","shortTitle":"Special Issue on Memory Models","journalAbbreviation":"Journal of Memory and Language","author":[{"family":"Farrell","given":"Simon"}],"issued":{"date-parts":[["2006",11]]}}},{"id":113,"uris":["http://zotero.org/users/1327751/items/FWU52HXK"],"uri":["http://zotero.org/users/1327751/items/FWU52HXK"],"itemData":{"id":113,"type":"article-journal","title":"Similarity, not complexity, determines visual working memory performance","container-title":"Journal of Experimental Psychology: Learning, Memory, and Cognition","page":"1884-1892","volume":"41","issue":"6","source":"EBSCOhost","archive_location":"2015-22620-001","abstract":"A number of studies have shown that visual working memory (WM) is poorer for complex versus simple items, traditionally accounted for by higher information load placing greater demands on encoding and storage capacity limits. Other research suggests that it may not be complexity that determines WM performance per se, but rather increased perceptual similarity between complex items as a result of a large amount of overlapping information. Increased similarity is thought to lead to greater comparison errors between items encoded into WM and the test item(s) presented at retrieval. However, previous studies have used different object categories to manipulate complexity and similarity, raising questions as to whether these effects are simply due to cross-category differences. For the first time, here the relationship between complexity and similarity in WM using the same stimulus category (abstract polygons) are investigated. The authors used a delayed discrimination task to measure WM for 1–4 complex versus simple simultaneously presented items and manipulated the similarity between the single test item at retrieval and the sample items at encoding. WM was poorer for complex than simple items only when the test item was similar to 1 of the encoding items, and not when it was dissimilar or identical. The results provide clear support for reinterpretation of the complexity effect in WM as a similarity effect and highlight the importance of the retrieval stage in governing WM performance. The authors discuss how these findings can be reconciled with current models of WM capacity limits. (PsycINFO Database Record (c) 2015 APA, all rights reserved). (journal abstract)","DOI":"10.1037/xlm0000125","ISSN":"0278-7393","journalAbbreviation":"Journal of Experimental Psychology: Learning, Memory, and Cognition","author":[{"family":"Jackson","given":"Margaret C."},{"family":"Linden","given":"David E. J."},{"family":"Roberts","given":"Mark V."},{"family":"Kriegeskorte","given":"Nikolaus"},{"family":"Haenschel","given":"Corinna"}],"issued":{"date-parts":[["2015",11]]}}},{"id":173,"uris":["http://zotero.org/users/1327751/items/RQTTCHQ8"],"uri":["http://zotero.org/users/1327751/items/RQTTCHQ8"],"itemData":{"id":173,"type":"article-journal","title":"Exemplar similarity, study list homogeneity, and short-term perceptual recognition","container-title":"Memory &amp; Cognition","page":"112-124","volume":"34","issue":"1","source":"link.springer.com","abstract":"Kahan</w:instrText>
      </w:r>
      <w:r w:rsidR="003C05CA" w:rsidRPr="004C5D18">
        <w:rPr>
          <w:lang w:val="de-CH"/>
        </w:rPr>
        <w:instrText xml:space="preserve">a and Sekuler (2002) conducted short-term perceptual recognition experiments and modeled the data with a noisy exemplar similarity model. They found model-based evidence that list homogeneity (i.e., the degree to which exemplars on a study list are similar to one another) exerted a significant impact on recognition performance—a finding that is not predicted by standard global familiarity models. A potential limitation of their experiments is that they tested complex stimuli in which psychological similarities among exemplars may have been misspecified. Also, the relative importance of list homogeneity was not compared with that of alternative forms of parametric variation in the model. We conducted conceptual replications of their experiments, using a simpler set of stimuli in which interexemplar similarities could be more precisely measured. Extensive model-based comparisons reveal, in accord with the results of Kahana and Sekuler, strong evidence for a role of list homogeneity onold-new recognition performance. We suggest that subjects systematically adjust their response criteria on the basis of the homogeneity of the study list items.","DOI":"10.3758/BF03193391","ISSN":"0090-502X, 1532-5946","journalAbbreviation":"Memory &amp; Cognition","language":"en","author":[{"family":"Nosofsky","given":"Robert M."},{"family":"Kantner","given":"Justin"}],"issued":{"date-parts":[["2006",1,1]]}}}],"schema":"https://github.com/citation-style-language/schema/raw/master/csl-citation.json"} </w:instrText>
      </w:r>
      <w:r w:rsidR="003C05CA">
        <w:fldChar w:fldCharType="separate"/>
      </w:r>
      <w:r w:rsidR="003C05CA" w:rsidRPr="004C5D18">
        <w:rPr>
          <w:rFonts w:ascii="Times New Roman" w:hAnsi="Times New Roman" w:cs="Times New Roman"/>
          <w:lang w:val="de-CH"/>
        </w:rPr>
        <w:t>(Farrell, 2006; Jackson, Linden, Roberts, Kriegeskorte, &amp; Haenschel, 2015; Nosofsky &amp; Kantner, 2006)</w:t>
      </w:r>
      <w:r w:rsidR="003C05CA">
        <w:fldChar w:fldCharType="end"/>
      </w:r>
      <w:r w:rsidR="001A395D" w:rsidRPr="004C5D18">
        <w:rPr>
          <w:lang w:val="de-CH"/>
        </w:rPr>
        <w:t xml:space="preserve">, and reasoning </w:t>
      </w:r>
      <w:r w:rsidR="001A395D">
        <w:fldChar w:fldCharType="begin"/>
      </w:r>
      <w:r w:rsidR="001A395D" w:rsidRPr="004C5D18">
        <w:rPr>
          <w:lang w:val="de-CH"/>
        </w:rPr>
        <w:instrText xml:space="preserve"> ADDIN ZOTERO_ITEM CSL_CITATION {"citationID":"apmup313e8","properties":{"formattedCitation":"(Heit &amp; Rubinstein, 1994)","plainCitation":"(Heit &amp; Rubinstein, 1994)"},"citationItems":[{"id":677,"uris":["http://zotero.org/users/1327751/items/T6HQVJ4W"],"uri":["http://zotero.org/users/1327751/items/T6HQVJ4W"],"itemData":{"id":677,"type":"article-journal","title":"Similarity and property effects in inductive reasoning.","container-title":"Journal of Experimental Psychology: Learning, Memory, and Cognition","page":"411","volume":"20","issue":"2","source":"Google Scholar","author":[{"family":"Heit","given":"Evan"},{"family":"Rubinstein","given":"Joshua"}],"issued":{"date-parts":[["1994"]]}}}],"schema":"https://github.com/citation-style-language/schema/raw/master/csl-citation.json"} </w:instrText>
      </w:r>
      <w:r w:rsidR="001A395D">
        <w:fldChar w:fldCharType="separate"/>
      </w:r>
      <w:r w:rsidR="001A395D" w:rsidRPr="004C5D18">
        <w:rPr>
          <w:rFonts w:ascii="Times New Roman" w:hAnsi="Times New Roman" w:cs="Times New Roman"/>
          <w:lang w:val="de-CH"/>
        </w:rPr>
        <w:t>(Heit &amp; Rubinstein, 1994)</w:t>
      </w:r>
      <w:r w:rsidR="001A395D">
        <w:fldChar w:fldCharType="end"/>
      </w:r>
      <w:r w:rsidR="004C5D18" w:rsidRPr="004C5D18">
        <w:rPr>
          <w:lang w:val="de-CH"/>
        </w:rPr>
        <w:t>.</w:t>
      </w:r>
      <w:r w:rsidR="00BA4284">
        <w:rPr>
          <w:lang w:val="de-CH"/>
        </w:rPr>
        <w:t xml:space="preserve"> </w:t>
      </w:r>
      <w:r w:rsidR="00741B04">
        <w:t xml:space="preserve">The typical task for acquiring similarity matrix </w:t>
      </w:r>
      <w:r w:rsidR="00AD5E4C">
        <w:t>is the Paired-Comparison task</w:t>
      </w:r>
      <w:r w:rsidR="009B6A84">
        <w:t xml:space="preserve"> </w:t>
      </w:r>
      <w:r w:rsidR="00CF25E4">
        <w:fldChar w:fldCharType="begin"/>
      </w:r>
      <w:r w:rsidR="00CF25E4">
        <w:instrText xml:space="preserve"> ADDIN ZOTERO_ITEM CSL_CITATION {"citationID":"a18073j845o","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CF25E4">
        <w:fldChar w:fldCharType="separate"/>
      </w:r>
      <w:r w:rsidR="00CF25E4" w:rsidRPr="00CF25E4">
        <w:rPr>
          <w:rFonts w:ascii="Times New Roman" w:hAnsi="Times New Roman" w:cs="Times New Roman"/>
        </w:rPr>
        <w:t>(Giordano et al., 2011)</w:t>
      </w:r>
      <w:r w:rsidR="00CF25E4">
        <w:fldChar w:fldCharType="end"/>
      </w:r>
      <w:r w:rsidR="00AD5E4C">
        <w:t xml:space="preserve">, which </w:t>
      </w:r>
      <w:r w:rsidR="00BF705D">
        <w:t>askes participants to rate</w:t>
      </w:r>
      <w:r w:rsidR="00AD5E4C">
        <w:t xml:space="preserve"> the similarity of two items </w:t>
      </w:r>
      <w:r w:rsidR="00DF7EFA">
        <w:t>at once, thus</w:t>
      </w:r>
      <w:r w:rsidR="00B02BEE">
        <w:t xml:space="preserve"> the number of trials requires to compare </w:t>
      </w:r>
      <m:oMath>
        <m:r>
          <w:rPr>
            <w:rFonts w:ascii="Cambria Math" w:hAnsi="Cambria Math"/>
          </w:rPr>
          <m:t>n</m:t>
        </m:r>
      </m:oMath>
      <w:r w:rsidR="00B02BEE">
        <w:t xml:space="preserve"> item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5B2892" w14:paraId="61150DC7" w14:textId="77777777" w:rsidTr="00484563">
        <w:trPr>
          <w:trHeight w:val="239"/>
        </w:trPr>
        <w:tc>
          <w:tcPr>
            <w:tcW w:w="250" w:type="dxa"/>
          </w:tcPr>
          <w:p w14:paraId="16F125E2" w14:textId="77777777" w:rsidR="005B2892" w:rsidRDefault="005B2892" w:rsidP="00484563">
            <w:pPr>
              <w:pStyle w:val="NoSpacing"/>
            </w:pPr>
          </w:p>
        </w:tc>
        <w:tc>
          <w:tcPr>
            <w:tcW w:w="8754" w:type="dxa"/>
          </w:tcPr>
          <w:p w14:paraId="3C46FF5B" w14:textId="77777777" w:rsidR="005B2892" w:rsidRDefault="00C15C99" w:rsidP="00484563">
            <w:pPr>
              <w:pStyle w:val="NoSpacing"/>
              <w:jc w:val="center"/>
            </w:pPr>
            <m:oMathPara>
              <m:oMath>
                <m:f>
                  <m:fPr>
                    <m:ctrlPr>
                      <w:rPr>
                        <w:rFonts w:ascii="Cambria Math" w:hAnsi="Cambria Math"/>
                        <w:i/>
                      </w:rPr>
                    </m:ctrlPr>
                  </m:fPr>
                  <m:num>
                    <m:r>
                      <w:rPr>
                        <w:rFonts w:ascii="Cambria Math" w:hAnsi="Cambria Math"/>
                      </w:rPr>
                      <m:t>n</m:t>
                    </m:r>
                    <m:d>
                      <m:dPr>
                        <m:ctrlPr>
                          <w:rPr>
                            <w:rFonts w:ascii="Cambria Math" w:hAnsi="Cambria Math"/>
                            <w:i/>
                          </w:rPr>
                        </m:ctrlPr>
                      </m:dPr>
                      <m:e>
                        <m:r>
                          <w:rPr>
                            <w:rFonts w:ascii="Cambria Math" w:hAnsi="Cambria Math"/>
                          </w:rPr>
                          <m:t>n-1</m:t>
                        </m:r>
                      </m:e>
                    </m:d>
                  </m:num>
                  <m:den>
                    <m:r>
                      <w:rPr>
                        <w:rFonts w:ascii="Cambria Math" w:hAnsi="Cambria Math"/>
                      </w:rPr>
                      <m:t>2</m:t>
                    </m:r>
                  </m:den>
                </m:f>
                <m:r>
                  <w:rPr>
                    <w:rFonts w:ascii="Cambria Math" w:hAnsi="Cambria Math"/>
                  </w:rPr>
                  <m:t>.</m:t>
                </m:r>
              </m:oMath>
            </m:oMathPara>
          </w:p>
        </w:tc>
        <w:tc>
          <w:tcPr>
            <w:tcW w:w="496" w:type="dxa"/>
            <w:vAlign w:val="bottom"/>
          </w:tcPr>
          <w:p w14:paraId="0ABF1F01" w14:textId="77777777" w:rsidR="005B2892" w:rsidRPr="00B3521D" w:rsidRDefault="005B2892" w:rsidP="00484563">
            <w:pPr>
              <w:pStyle w:val="Caption"/>
              <w:jc w:val="right"/>
              <w:rPr>
                <w:i w:val="0"/>
                <w:sz w:val="24"/>
                <w:szCs w:val="24"/>
              </w:rPr>
            </w:pPr>
          </w:p>
        </w:tc>
      </w:tr>
    </w:tbl>
    <w:p w14:paraId="7FBE6FC5" w14:textId="77777777" w:rsidR="006A7D33" w:rsidRDefault="000E22F7" w:rsidP="00707A58">
      <w:pPr>
        <w:ind w:firstLine="0"/>
        <w:rPr>
          <w:rFonts w:cstheme="minorHAnsi"/>
        </w:rPr>
      </w:pPr>
      <w:r>
        <w:rPr>
          <w:rFonts w:cstheme="minorHAnsi"/>
        </w:rPr>
        <w:t xml:space="preserve">Because </w:t>
      </w:r>
      <w:r w:rsidR="00A67EB6">
        <w:rPr>
          <w:rFonts w:cstheme="minorHAnsi"/>
        </w:rPr>
        <w:t>the number of</w:t>
      </w:r>
      <w:r>
        <w:rPr>
          <w:rFonts w:cstheme="minorHAnsi"/>
        </w:rPr>
        <w:t xml:space="preserve"> </w:t>
      </w:r>
      <w:r w:rsidR="009D30CB">
        <w:rPr>
          <w:rFonts w:cstheme="minorHAnsi"/>
        </w:rPr>
        <w:t xml:space="preserve">necessary </w:t>
      </w:r>
      <w:r w:rsidR="00A67EB6">
        <w:rPr>
          <w:rFonts w:cstheme="minorHAnsi"/>
        </w:rPr>
        <w:t xml:space="preserve">comparisons to complete a full similarity matrix increase </w:t>
      </w:r>
      <w:r w:rsidR="00CE575F">
        <w:rPr>
          <w:rFonts w:cstheme="minorHAnsi"/>
        </w:rPr>
        <w:t>exponentially</w:t>
      </w:r>
      <w:r w:rsidR="00872008">
        <w:rPr>
          <w:rFonts w:cstheme="minorHAnsi"/>
        </w:rPr>
        <w:t xml:space="preserve">, </w:t>
      </w:r>
      <w:r w:rsidR="00672D43">
        <w:rPr>
          <w:rFonts w:cstheme="minorHAnsi"/>
        </w:rPr>
        <w:t xml:space="preserve">acquiring similarity matrix is often impractical when the number of items reaches certain </w:t>
      </w:r>
      <w:r w:rsidR="008303BE">
        <w:rPr>
          <w:rFonts w:cstheme="minorHAnsi"/>
        </w:rPr>
        <w:t>number</w:t>
      </w:r>
      <w:r w:rsidR="00672D43">
        <w:rPr>
          <w:rFonts w:cstheme="minorHAnsi"/>
        </w:rPr>
        <w:t>.</w:t>
      </w:r>
      <w:r w:rsidR="00E10AAE">
        <w:rPr>
          <w:rFonts w:cstheme="minorHAnsi"/>
        </w:rPr>
        <w:t xml:space="preserve"> For example, the similarity matrix of 50 items requires 1225 trials</w:t>
      </w:r>
      <w:r w:rsidR="005836FD">
        <w:rPr>
          <w:rFonts w:cstheme="minorHAnsi"/>
        </w:rPr>
        <w:t>, which will require two hours to complete the task</w:t>
      </w:r>
      <w:r w:rsidR="003B2B6F">
        <w:rPr>
          <w:rFonts w:cstheme="minorHAnsi"/>
        </w:rPr>
        <w:t xml:space="preserve"> </w:t>
      </w:r>
      <w:r w:rsidR="003B2B6F">
        <w:rPr>
          <w:rFonts w:cstheme="minorHAnsi"/>
        </w:rPr>
        <w:fldChar w:fldCharType="begin"/>
      </w:r>
      <w:r w:rsidR="003B2B6F">
        <w:rPr>
          <w:rFonts w:cstheme="minorHAnsi"/>
        </w:rPr>
        <w:instrText xml:space="preserve"> ADDIN ZOTERO_ITEM CSL_CITATION {"citationID":"aqt5dqs2t3","properties":{"formattedCitation":"(Giordano et al., 2011)","plainCitation":"(Giordano et al., 2011)"},"citationItems":[{"id":701,"uris":["http://zotero.org/users/1327751/items/N9I78NPC"],"uri":["http://zotero.org/users/1327751/items/N9I78NPC"],"itemData":{"id":701,"type":"article-journal","title":"Comparison of Methods for Collecting and Modeling Dissimilarity Data: Applications to Complex Sound Stimuli","container-title":"Multivariate Behavioral Research","page":"779-811","volume":"46","issue":"5","source":"Taylor and Francis+NEJM","abstract":"Sorting procedures are frequently adopted as an alternative to dissimilarity ratings to measure the dissimilarity of large sets of stimuli in a comparatively short time. However, systematic empirical research on the consequences of this experiment-design choice is lacking. We carried out a behavioral experiment to assess the extent to which sorting procedures compare to dissimilarity ratings in terms of efficiency, reliability, and accuracy, and the extent to which data from different data-collection methods are redundant and are better fit by different distance models. Participants estimated the dissimilarity of either semantically charged environmental sounds or semantically neutral synthetic sounds. We considered free and hierarchical sorting and derived indications concerning the properties of constrained and truncated hierarchical sorting methods from hierarchical sorting data. Results show that the higher efficiency of sorting methods comes at a considerable cost in terms of data reliability and accuracy. This loss appears to be minimized with truncated hierarchical sorting methods that start from a relatively low number of groups of stimuli. Finally, variations in data-collection method differentially affect the fit of various distance models at the group-average and individual levels. On the basis of these results, we suggest adopting sorting as an alternative to dissimilarity-rating methods only when strictly necessary. We also suggest analyzing the raw behavioral dissimilarities, and avoiding modeling them with one single distance model.","DOI":"10.1080/00273171.2011.606748","ISSN":"0027-3171","note":"PMID: 26736045","shortTitle":"Comparison of Methods for Collecting and Modeling Dissimilarity Data","author":[{"family":"Giordano","given":"Bruno L."},{"family":"Guastavino","given":"Catherine"},{"family":"Murphy","given":"Emma"},{"family":"Ogg","given":"Mattson"},{"family":"Smith","given":"Bennett K."},{"family":"McAdams","given":"Stephen"}],"issued":{"date-parts":[["2011",9,30]]}}}],"schema":"https://github.com/citation-style-language/schema/raw/master/csl-citation.json"} </w:instrText>
      </w:r>
      <w:r w:rsidR="003B2B6F">
        <w:rPr>
          <w:rFonts w:cstheme="minorHAnsi"/>
        </w:rPr>
        <w:fldChar w:fldCharType="separate"/>
      </w:r>
      <w:r w:rsidR="003B2B6F" w:rsidRPr="003B2B6F">
        <w:rPr>
          <w:rFonts w:ascii="Times New Roman" w:hAnsi="Times New Roman" w:cs="Times New Roman"/>
        </w:rPr>
        <w:t>(Giordano et al., 2011)</w:t>
      </w:r>
      <w:r w:rsidR="003B2B6F">
        <w:rPr>
          <w:rFonts w:cstheme="minorHAnsi"/>
        </w:rPr>
        <w:fldChar w:fldCharType="end"/>
      </w:r>
      <w:r w:rsidR="005836FD">
        <w:rPr>
          <w:rFonts w:cstheme="minorHAnsi"/>
        </w:rPr>
        <w:t>.</w:t>
      </w:r>
    </w:p>
    <w:p w14:paraId="47D2C8A9" w14:textId="77777777" w:rsidR="00D0302D" w:rsidRDefault="00D27A72" w:rsidP="006A7D33">
      <w:r>
        <w:t>In this study, we present a new method for acquiring the similarity matrix</w:t>
      </w:r>
      <w:r w:rsidR="00175767">
        <w:t xml:space="preserve"> quickly and accurately</w:t>
      </w:r>
      <w:r w:rsidR="00893575">
        <w:t>,</w:t>
      </w:r>
      <w:r>
        <w:t xml:space="preserve"> Multi-Items Rearrangement task</w:t>
      </w:r>
      <w:r w:rsidR="00893575">
        <w:t>.</w:t>
      </w:r>
      <w:r w:rsidR="00BB4972">
        <w:t xml:space="preserve"> </w:t>
      </w:r>
      <w:r w:rsidR="00B170FF">
        <w:t>The task presents</w:t>
      </w:r>
      <w:r w:rsidR="00BB4972">
        <w:t xml:space="preserve"> multiple items</w:t>
      </w:r>
      <w:r w:rsidR="00B170FF">
        <w:t xml:space="preserve"> at once, and participants are asked to rate those items in the single trial, which reduced the number of trials required for completing the similarity matrix drastically. </w:t>
      </w:r>
      <w:r w:rsidR="00417DD3">
        <w:t>In this article, we first introduce the Multi-Item</w:t>
      </w:r>
      <w:r w:rsidR="007F0BD3">
        <w:t>s Rearrangement task i</w:t>
      </w:r>
      <w:r w:rsidR="00EF2754">
        <w:t xml:space="preserve">n detail, then we will introduce two experiments to test the reliability and validity of the Multi-Items Rearrangement task. </w:t>
      </w:r>
    </w:p>
    <w:p w14:paraId="7C68CB0A" w14:textId="77777777" w:rsidR="00DA778A" w:rsidRDefault="003815D2" w:rsidP="003815D2">
      <w:pPr>
        <w:pStyle w:val="Heading1"/>
      </w:pPr>
      <w:r>
        <w:t>Multi-Items Rearrangement Task</w:t>
      </w:r>
    </w:p>
    <w:p w14:paraId="5B42420E" w14:textId="356AAC00" w:rsidR="00EF3476" w:rsidRDefault="00964884" w:rsidP="00E2413D">
      <w:r>
        <w:t>In t</w:t>
      </w:r>
      <w:r w:rsidR="00F660F5">
        <w:t xml:space="preserve">he Multi-Items Rearrangement </w:t>
      </w:r>
      <w:r w:rsidR="00712580">
        <w:t>T</w:t>
      </w:r>
      <w:r w:rsidR="00AD0A51">
        <w:t>ask</w:t>
      </w:r>
      <w:r>
        <w:t>,</w:t>
      </w:r>
      <w:r w:rsidR="00AD0A51">
        <w:t xml:space="preserve"> </w:t>
      </w:r>
      <w:r w:rsidR="008F3EBE">
        <w:t>multiple items</w:t>
      </w:r>
      <w:r>
        <w:t xml:space="preserve"> are presented</w:t>
      </w:r>
      <w:r w:rsidR="008F3EBE">
        <w:t xml:space="preserve"> at once and</w:t>
      </w:r>
      <w:r w:rsidR="000121CD">
        <w:t xml:space="preserve"> </w:t>
      </w:r>
      <w:r w:rsidR="008F3EBE">
        <w:t>p</w:t>
      </w:r>
      <w:r w:rsidR="00AE49F2">
        <w:t xml:space="preserve">articipants </w:t>
      </w:r>
      <w:r>
        <w:t xml:space="preserve">are </w:t>
      </w:r>
      <w:r w:rsidR="00AE49F2">
        <w:t xml:space="preserve">instructed to </w:t>
      </w:r>
      <w:r w:rsidR="00B73E29">
        <w:t xml:space="preserve">rearrange the items based on </w:t>
      </w:r>
      <w:r>
        <w:t xml:space="preserve">their similarity to </w:t>
      </w:r>
      <w:r w:rsidR="00F651D7">
        <w:t>the others</w:t>
      </w:r>
      <w:r w:rsidR="00EF3476">
        <w:t xml:space="preserve">, whereby </w:t>
      </w:r>
      <w:r w:rsidR="00EF3476">
        <w:lastRenderedPageBreak/>
        <w:t>the proximity between the items serves as an indicator of their similarity. Items which are closer together are regarded as similar, while items</w:t>
      </w:r>
      <w:r w:rsidR="00712580">
        <w:t xml:space="preserve"> which</w:t>
      </w:r>
      <w:r w:rsidR="00EF3476">
        <w:t xml:space="preserve"> far apart are regarded as dissimilar.</w:t>
      </w:r>
      <w:r w:rsidR="00B73E29">
        <w:t xml:space="preserve"> </w:t>
      </w:r>
    </w:p>
    <w:p w14:paraId="17ED0401" w14:textId="7B67A03C" w:rsidR="00D34079" w:rsidRDefault="00C802EE" w:rsidP="00E2413D">
      <w:r>
        <w:t xml:space="preserve">Figure </w:t>
      </w:r>
      <w:r w:rsidRPr="00600D45">
        <w:fldChar w:fldCharType="begin"/>
      </w:r>
      <w:r w:rsidRPr="00600D45">
        <w:instrText xml:space="preserve"> REF f_procedure \h </w:instrText>
      </w:r>
      <w:r w:rsidR="00600D45">
        <w:instrText xml:space="preserve"> \* MERGEFORMAT </w:instrText>
      </w:r>
      <w:r w:rsidRPr="00600D45">
        <w:fldChar w:fldCharType="separate"/>
      </w:r>
      <w:r w:rsidR="00C00C73" w:rsidRPr="00C00C73">
        <w:t>1</w:t>
      </w:r>
      <w:r w:rsidRPr="00600D45">
        <w:fldChar w:fldCharType="end"/>
      </w:r>
      <w:r>
        <w:t xml:space="preserve"> shows the procedure of</w:t>
      </w:r>
      <w:r w:rsidR="0017640D">
        <w:t xml:space="preserve"> a trial in</w:t>
      </w:r>
      <w:r>
        <w:t xml:space="preserve"> the Multi-Items Rearrangement </w:t>
      </w:r>
      <w:r w:rsidR="00712580">
        <w:t>t</w:t>
      </w:r>
      <w:r>
        <w:t xml:space="preserve">ask. </w:t>
      </w:r>
      <w:r w:rsidR="00D7374C">
        <w:t xml:space="preserve">Because the Multi-Items Rearrangement </w:t>
      </w:r>
      <w:r w:rsidR="00712580">
        <w:t>t</w:t>
      </w:r>
      <w:r w:rsidR="00D7374C">
        <w:t xml:space="preserve">ask presents multiple items at once, a subset of the similarity matrix can </w:t>
      </w:r>
      <w:r w:rsidR="00FB0507">
        <w:t xml:space="preserve">be acquired in a single trial. </w:t>
      </w:r>
      <w:r w:rsidR="008A70D6">
        <w:t xml:space="preserve">Therefore, the Multi-Items Rearrangement task requires less trials to </w:t>
      </w:r>
      <w:r w:rsidR="002E0C55">
        <w:t>complete</w:t>
      </w:r>
      <w:r w:rsidR="008A70D6">
        <w:t xml:space="preserve"> the full similarity matrix.</w:t>
      </w:r>
    </w:p>
    <w:p w14:paraId="7ABF69EF" w14:textId="410CB59C" w:rsidR="00E2413D" w:rsidRDefault="001C0182" w:rsidP="00E2413D">
      <w:pPr>
        <w:rPr>
          <w:rFonts w:eastAsia="MS Gothic"/>
        </w:rPr>
      </w:pPr>
      <w:commentRangeStart w:id="0"/>
      <w:commentRangeStart w:id="1"/>
      <w:r>
        <w:t xml:space="preserve">The Multi-Items Rearrangement </w:t>
      </w:r>
      <w:r w:rsidR="00712580">
        <w:t>T</w:t>
      </w:r>
      <w:r>
        <w:t>ask divide</w:t>
      </w:r>
      <w:r w:rsidR="00934C6E">
        <w:t>s</w:t>
      </w:r>
      <w:r>
        <w:t xml:space="preserve"> the item pool </w:t>
      </w:r>
      <w:r w:rsidR="00D962D6">
        <w:t>into several subsets, and two su</w:t>
      </w:r>
      <w:r w:rsidR="002F6EE2">
        <w:t xml:space="preserve">bsets are presented in a trial, thus, the task only requires </w:t>
      </w:r>
      <w:r w:rsidR="00423A62">
        <w:t xml:space="preserve">pair-wise </w:t>
      </w:r>
      <w:r w:rsidR="002F6EE2">
        <w:t>combinations</w:t>
      </w:r>
      <w:r w:rsidR="00423A62">
        <w:t xml:space="preserve"> among</w:t>
      </w:r>
      <w:r w:rsidR="002F6EE2">
        <w:t xml:space="preserve"> subsets</w:t>
      </w:r>
      <w:r w:rsidR="00423A62">
        <w:t xml:space="preserve"> instead of pair-wise combinations among every single item</w:t>
      </w:r>
      <w:r w:rsidR="002F6EE2">
        <w:t xml:space="preserve">. </w:t>
      </w:r>
      <w:commentRangeEnd w:id="0"/>
      <w:r w:rsidR="006D2C6E">
        <w:rPr>
          <w:rStyle w:val="CommentReference"/>
        </w:rPr>
        <w:commentReference w:id="0"/>
      </w:r>
      <w:commentRangeEnd w:id="1"/>
      <w:r w:rsidR="00B5507B">
        <w:rPr>
          <w:rStyle w:val="CommentReference"/>
        </w:rPr>
        <w:commentReference w:id="1"/>
      </w:r>
      <w:r w:rsidR="0078477F">
        <w:t xml:space="preserve">Assuming the item pool has </w:t>
      </w:r>
      <m:oMath>
        <m:r>
          <w:rPr>
            <w:rFonts w:ascii="Cambria Math" w:hAnsi="Cambria Math"/>
          </w:rPr>
          <m:t>n</m:t>
        </m:r>
      </m:oMath>
      <w:r w:rsidR="0078477F">
        <w:t xml:space="preserve"> items and is divided into subsets </w:t>
      </w:r>
      <w:r w:rsidR="00423A62">
        <w:t xml:space="preserve">with </w:t>
      </w:r>
      <m:oMath>
        <m:r>
          <w:rPr>
            <w:rFonts w:ascii="Cambria Math" w:hAnsi="Cambria Math"/>
          </w:rPr>
          <m:t>m</m:t>
        </m:r>
      </m:oMath>
      <w:r w:rsidR="0078477F">
        <w:t xml:space="preserve"> items each,</w:t>
      </w:r>
      <w:r w:rsidR="00F90354">
        <w:t xml:space="preserve"> there are </w:t>
      </w:r>
      <m:oMath>
        <m:f>
          <m:fPr>
            <m:ctrlPr>
              <w:rPr>
                <w:rFonts w:ascii="Cambria Math" w:hAnsi="Cambria Math"/>
                <w:i/>
              </w:rPr>
            </m:ctrlPr>
          </m:fPr>
          <m:num>
            <m:r>
              <w:rPr>
                <w:rFonts w:ascii="Cambria Math" w:hAnsi="Cambria Math"/>
              </w:rPr>
              <m:t>n</m:t>
            </m:r>
          </m:num>
          <m:den>
            <m:r>
              <w:rPr>
                <w:rFonts w:ascii="Cambria Math" w:hAnsi="Cambria Math"/>
              </w:rPr>
              <m:t>m</m:t>
            </m:r>
          </m:den>
        </m:f>
      </m:oMath>
      <w:r w:rsidR="00F90354">
        <w:rPr>
          <w:rFonts w:eastAsia="MS Gothic" w:hint="eastAsia"/>
        </w:rPr>
        <w:t xml:space="preserve"> subsets.</w:t>
      </w:r>
      <w:r w:rsidR="00F90354">
        <w:rPr>
          <w:rFonts w:eastAsia="MS Gothic"/>
        </w:rPr>
        <w:t xml:space="preserve"> The number of trials require</w:t>
      </w:r>
      <w:r w:rsidR="0058144B">
        <w:rPr>
          <w:rFonts w:eastAsia="MS Gothic"/>
        </w:rPr>
        <w:t>d</w:t>
      </w:r>
      <w:r w:rsidR="00F90354">
        <w:rPr>
          <w:rFonts w:eastAsia="MS Gothic"/>
        </w:rPr>
        <w:t xml:space="preserve"> to completely compare all the subsets i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50"/>
        <w:gridCol w:w="8619"/>
        <w:gridCol w:w="491"/>
      </w:tblGrid>
      <w:tr w:rsidR="00DD4009" w14:paraId="4116417D" w14:textId="77777777" w:rsidTr="00940DFC">
        <w:trPr>
          <w:trHeight w:val="725"/>
        </w:trPr>
        <w:tc>
          <w:tcPr>
            <w:tcW w:w="250" w:type="dxa"/>
          </w:tcPr>
          <w:p w14:paraId="1C4FF248" w14:textId="77777777" w:rsidR="00DD4009" w:rsidRDefault="00DD4009" w:rsidP="00484563">
            <w:pPr>
              <w:pStyle w:val="NoSpacing"/>
            </w:pPr>
          </w:p>
        </w:tc>
        <w:tc>
          <w:tcPr>
            <w:tcW w:w="8754" w:type="dxa"/>
          </w:tcPr>
          <w:p w14:paraId="420E82C2" w14:textId="77777777" w:rsidR="00DD4009" w:rsidRPr="00A42F01" w:rsidRDefault="00C15C99" w:rsidP="00427625">
            <w:pPr>
              <w:pStyle w:val="NoSpacing"/>
              <w:jc w:val="center"/>
              <w:rPr>
                <w:rFonts w:eastAsia="MS Gothic"/>
              </w:rPr>
            </w:pPr>
            <m:oMathPara>
              <m:oMath>
                <m:f>
                  <m:fPr>
                    <m:ctrlPr>
                      <w:rPr>
                        <w:rFonts w:ascii="Cambria Math" w:hAnsi="Cambria Math"/>
                        <w:i/>
                      </w:rPr>
                    </m:ctrlPr>
                  </m:fPr>
                  <m:num>
                    <m:r>
                      <w:rPr>
                        <w:rFonts w:ascii="Cambria Math" w:hAnsi="Cambria Math"/>
                      </w:rPr>
                      <m:t>n</m:t>
                    </m:r>
                  </m:num>
                  <m:den>
                    <m:r>
                      <w:rPr>
                        <w:rFonts w:ascii="Cambria Math" w:hAnsi="Cambria Math"/>
                      </w:rPr>
                      <m:t>2m</m:t>
                    </m:r>
                  </m:den>
                </m:f>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m</m:t>
                        </m:r>
                      </m:den>
                    </m:f>
                    <m:r>
                      <w:rPr>
                        <w:rFonts w:ascii="Cambria Math" w:hAnsi="Cambria Math"/>
                      </w:rPr>
                      <m:t>-1</m:t>
                    </m:r>
                  </m:e>
                </m:d>
                <m:r>
                  <w:rPr>
                    <w:rFonts w:ascii="Cambria Math" w:hAnsi="Cambria Math"/>
                  </w:rPr>
                  <m:t>.</m:t>
                </m:r>
              </m:oMath>
            </m:oMathPara>
          </w:p>
        </w:tc>
        <w:tc>
          <w:tcPr>
            <w:tcW w:w="496" w:type="dxa"/>
            <w:vAlign w:val="bottom"/>
          </w:tcPr>
          <w:p w14:paraId="41BB14B5" w14:textId="77777777" w:rsidR="00DD4009" w:rsidRPr="00B3521D" w:rsidRDefault="00DD4009" w:rsidP="00484563">
            <w:pPr>
              <w:pStyle w:val="Caption"/>
              <w:jc w:val="right"/>
              <w:rPr>
                <w:i w:val="0"/>
                <w:sz w:val="24"/>
                <w:szCs w:val="24"/>
              </w:rPr>
            </w:pPr>
          </w:p>
        </w:tc>
      </w:tr>
    </w:tbl>
    <w:p w14:paraId="0DDB3B2B" w14:textId="77777777" w:rsidR="00AE2E7D" w:rsidRDefault="00003BD9" w:rsidP="00AE2E7D">
      <w:pPr>
        <w:pStyle w:val="NoSpacing"/>
      </w:pPr>
      <w:commentRangeStart w:id="2"/>
      <w:r>
        <w:rPr>
          <w:rFonts w:eastAsia="MS Gothic" w:hint="eastAsia"/>
        </w:rPr>
        <w:t xml:space="preserve">In the case where each subset contains only </w:t>
      </w:r>
      <m:oMath>
        <m:r>
          <w:rPr>
            <w:rFonts w:ascii="Cambria Math" w:eastAsia="MS Gothic" w:hAnsi="Cambria Math"/>
          </w:rPr>
          <m:t>1</m:t>
        </m:r>
      </m:oMath>
      <w:r>
        <w:rPr>
          <w:rFonts w:eastAsia="MS Gothic"/>
        </w:rPr>
        <w:t xml:space="preserve"> item, the Multi-Items Rearrangement task requires the same number of trials</w:t>
      </w:r>
      <w:r w:rsidR="00162FC9">
        <w:rPr>
          <w:rFonts w:eastAsia="MS Gothic"/>
        </w:rPr>
        <w:t xml:space="preserve"> as the Paired-Comparison task, since there are only two items are compared at once. </w:t>
      </w:r>
      <w:r w:rsidR="00A23C34">
        <w:rPr>
          <w:rFonts w:eastAsia="MS Gothic"/>
        </w:rPr>
        <w:t>If the subset contains half of the items, all the items are compared at once, and only a single trial is required to complete the similarity matrix.</w:t>
      </w:r>
      <w:r w:rsidR="00D34079">
        <w:rPr>
          <w:rFonts w:eastAsia="MS Gothic"/>
        </w:rPr>
        <w:t xml:space="preserve"> </w:t>
      </w:r>
      <w:r w:rsidR="00E53766">
        <w:t xml:space="preserve">However, it is unrealistic to present all the </w:t>
      </w:r>
      <w:r w:rsidR="007B5363">
        <w:t xml:space="preserve">in a trial. </w:t>
      </w:r>
      <w:r w:rsidR="00484563">
        <w:t>Presenting large amount of the items in a trial increases the comple</w:t>
      </w:r>
      <w:r w:rsidR="00DA23FB">
        <w:t xml:space="preserve">xity for rearrangement. </w:t>
      </w:r>
      <w:r w:rsidR="007F5882">
        <w:t>In the study, we presented 8 items at once in a single trial, i.e., 4 items per subset.</w:t>
      </w:r>
      <w:commentRangeEnd w:id="2"/>
      <w:r w:rsidR="00E71CAE">
        <w:rPr>
          <w:rStyle w:val="CommentReference"/>
          <w:kern w:val="24"/>
        </w:rPr>
        <w:commentReference w:id="2"/>
      </w:r>
    </w:p>
    <w:p w14:paraId="2E79A389" w14:textId="1931CD62" w:rsidR="00402788" w:rsidRDefault="00971FA5" w:rsidP="00402788">
      <w:pPr>
        <w:rPr>
          <w:rFonts w:eastAsia="MS Gothic"/>
        </w:rPr>
      </w:pPr>
      <w:r>
        <w:rPr>
          <w:rFonts w:eastAsia="MS Gothic"/>
        </w:rPr>
        <w:t xml:space="preserve">Other than time efficiency, the Multi-Items Rearrangement task also provides a finer </w:t>
      </w:r>
      <w:r w:rsidR="007F4133">
        <w:rPr>
          <w:rFonts w:eastAsia="MS Gothic"/>
        </w:rPr>
        <w:t>scale</w:t>
      </w:r>
      <w:r>
        <w:rPr>
          <w:rFonts w:eastAsia="MS Gothic"/>
        </w:rPr>
        <w:t xml:space="preserve"> for reporting similarity comparing to Paired-Comparison task. </w:t>
      </w:r>
      <w:r w:rsidR="002E0EB3">
        <w:rPr>
          <w:rFonts w:eastAsia="MS Gothic"/>
        </w:rPr>
        <w:t xml:space="preserve">In the Paired-Comparison task, participants are limited to </w:t>
      </w:r>
      <w:r w:rsidR="000E4DD5">
        <w:rPr>
          <w:rFonts w:eastAsia="MS Gothic"/>
        </w:rPr>
        <w:t xml:space="preserve">a </w:t>
      </w:r>
      <w:r w:rsidR="004644C3">
        <w:rPr>
          <w:rFonts w:eastAsia="MS Gothic"/>
        </w:rPr>
        <w:t xml:space="preserve">discrete ordinal rank </w:t>
      </w:r>
      <w:r w:rsidR="002E0EB3">
        <w:rPr>
          <w:rFonts w:eastAsia="MS Gothic"/>
        </w:rPr>
        <w:t xml:space="preserve">scale </w:t>
      </w:r>
      <w:r w:rsidR="004644C3">
        <w:rPr>
          <w:rFonts w:eastAsia="MS Gothic"/>
        </w:rPr>
        <w:t xml:space="preserve">with a narrow value range </w:t>
      </w:r>
      <w:r w:rsidR="002E0EB3">
        <w:rPr>
          <w:rFonts w:eastAsia="MS Gothic"/>
        </w:rPr>
        <w:t xml:space="preserve">(normally </w:t>
      </w:r>
      <w:r w:rsidR="004644C3">
        <w:rPr>
          <w:rFonts w:eastAsia="MS Gothic"/>
        </w:rPr>
        <w:t>between 5 and 9 points</w:t>
      </w:r>
      <w:r w:rsidR="002E0EB3">
        <w:rPr>
          <w:rFonts w:eastAsia="MS Gothic"/>
        </w:rPr>
        <w:t xml:space="preserve">). </w:t>
      </w:r>
      <w:r w:rsidR="00714687">
        <w:rPr>
          <w:rFonts w:eastAsia="MS Gothic"/>
        </w:rPr>
        <w:t xml:space="preserve">Many </w:t>
      </w:r>
      <w:r w:rsidR="001D5E2A">
        <w:rPr>
          <w:rFonts w:eastAsia="MS Gothic"/>
        </w:rPr>
        <w:t>pairs</w:t>
      </w:r>
      <w:r w:rsidR="00714687">
        <w:rPr>
          <w:rFonts w:eastAsia="MS Gothic"/>
        </w:rPr>
        <w:t xml:space="preserve"> will fall</w:t>
      </w:r>
      <w:r w:rsidR="001D5E2A">
        <w:rPr>
          <w:rFonts w:eastAsia="MS Gothic"/>
        </w:rPr>
        <w:t xml:space="preserve"> into the same </w:t>
      </w:r>
      <w:r w:rsidR="00687D46">
        <w:rPr>
          <w:rFonts w:eastAsia="MS Gothic"/>
        </w:rPr>
        <w:t xml:space="preserve">similarity rating despite there </w:t>
      </w:r>
      <w:r w:rsidR="004644C3">
        <w:rPr>
          <w:rFonts w:eastAsia="MS Gothic"/>
        </w:rPr>
        <w:t>being</w:t>
      </w:r>
      <w:r w:rsidR="00687D46">
        <w:rPr>
          <w:rFonts w:eastAsia="MS Gothic"/>
        </w:rPr>
        <w:t xml:space="preserve"> subtle differences between pairs. </w:t>
      </w:r>
      <w:r w:rsidR="006610EF">
        <w:rPr>
          <w:rFonts w:eastAsia="MS Gothic"/>
        </w:rPr>
        <w:t xml:space="preserve">In the Multi-Items Rearrangement task, the similarity between </w:t>
      </w:r>
      <w:r w:rsidR="006610EF">
        <w:rPr>
          <w:rFonts w:eastAsia="MS Gothic"/>
        </w:rPr>
        <w:lastRenderedPageBreak/>
        <w:t xml:space="preserve">items </w:t>
      </w:r>
      <w:r w:rsidR="004644C3">
        <w:rPr>
          <w:rFonts w:eastAsia="MS Gothic"/>
        </w:rPr>
        <w:t>is</w:t>
      </w:r>
      <w:r w:rsidR="007F4133">
        <w:rPr>
          <w:rFonts w:eastAsia="MS Gothic"/>
        </w:rPr>
        <w:t xml:space="preserve"> reported thro</w:t>
      </w:r>
      <w:r w:rsidR="007E3D3D">
        <w:rPr>
          <w:rFonts w:eastAsia="MS Gothic"/>
        </w:rPr>
        <w:t xml:space="preserve">ugh </w:t>
      </w:r>
      <w:r w:rsidR="004644C3">
        <w:rPr>
          <w:rFonts w:eastAsia="MS Gothic"/>
        </w:rPr>
        <w:t xml:space="preserve">the items’ </w:t>
      </w:r>
      <w:r w:rsidR="007E3D3D">
        <w:rPr>
          <w:rFonts w:eastAsia="MS Gothic"/>
        </w:rPr>
        <w:t xml:space="preserve">distance </w:t>
      </w:r>
      <w:r w:rsidR="004644C3">
        <w:rPr>
          <w:rFonts w:eastAsia="MS Gothic"/>
        </w:rPr>
        <w:t>to one another.</w:t>
      </w:r>
      <w:r w:rsidR="007E3D3D">
        <w:rPr>
          <w:rFonts w:eastAsia="MS Gothic"/>
        </w:rPr>
        <w:t xml:space="preserve"> </w:t>
      </w:r>
      <w:r w:rsidR="004644C3">
        <w:rPr>
          <w:rFonts w:eastAsia="MS Gothic"/>
        </w:rPr>
        <w:t xml:space="preserve">The scale’s granularity is </w:t>
      </w:r>
      <w:r w:rsidR="001530C0">
        <w:rPr>
          <w:rFonts w:eastAsia="MS Gothic"/>
        </w:rPr>
        <w:t xml:space="preserve">limited </w:t>
      </w:r>
      <w:r w:rsidR="004644C3">
        <w:rPr>
          <w:rFonts w:eastAsia="MS Gothic"/>
        </w:rPr>
        <w:t xml:space="preserve">only </w:t>
      </w:r>
      <w:r w:rsidR="001530C0">
        <w:rPr>
          <w:rFonts w:eastAsia="MS Gothic"/>
        </w:rPr>
        <w:t xml:space="preserve">by the resolution of the screen. </w:t>
      </w:r>
      <w:r w:rsidR="000320B3">
        <w:rPr>
          <w:rFonts w:eastAsia="MS Gothic"/>
        </w:rPr>
        <w:t>Hence, participants are able to reflect their object</w:t>
      </w:r>
      <w:r w:rsidR="00C97884">
        <w:rPr>
          <w:rFonts w:eastAsia="MS Gothic"/>
        </w:rPr>
        <w:t xml:space="preserve">ive similarity more </w:t>
      </w:r>
      <w:r w:rsidR="00CA793B">
        <w:rPr>
          <w:rFonts w:eastAsia="MS Gothic"/>
        </w:rPr>
        <w:t>precisely</w:t>
      </w:r>
      <w:r w:rsidR="00AB1C8A">
        <w:rPr>
          <w:rFonts w:eastAsia="MS Gothic"/>
        </w:rPr>
        <w:t>.</w:t>
      </w:r>
    </w:p>
    <w:p w14:paraId="0B837A1E" w14:textId="1C8A4CA9" w:rsidR="0030590D" w:rsidRDefault="0079244E" w:rsidP="00402788">
      <w:pPr>
        <w:rPr>
          <w:rFonts w:eastAsia="MS Gothic"/>
        </w:rPr>
      </w:pPr>
      <w:r>
        <w:rPr>
          <w:rFonts w:eastAsia="MS Gothic"/>
        </w:rPr>
        <w:t>Another advantage of the Multi-Items Rearrangement task over the Paired-Comparison task is that the Multi-Items Rearrangement task</w:t>
      </w:r>
      <w:r w:rsidR="009427D4">
        <w:rPr>
          <w:rFonts w:eastAsia="MS Gothic"/>
        </w:rPr>
        <w:t xml:space="preserve"> </w:t>
      </w:r>
      <w:r w:rsidR="00407649">
        <w:rPr>
          <w:rFonts w:eastAsia="MS Gothic"/>
        </w:rPr>
        <w:t>is</w:t>
      </w:r>
      <w:r w:rsidR="004644C3">
        <w:rPr>
          <w:rFonts w:eastAsia="MS Gothic"/>
        </w:rPr>
        <w:t xml:space="preserve"> </w:t>
      </w:r>
      <w:r w:rsidR="00407649">
        <w:rPr>
          <w:rFonts w:eastAsia="MS Gothic"/>
        </w:rPr>
        <w:t>affect</w:t>
      </w:r>
      <w:r w:rsidR="004644C3">
        <w:rPr>
          <w:rFonts w:eastAsia="MS Gothic"/>
        </w:rPr>
        <w:t>ed</w:t>
      </w:r>
      <w:r w:rsidR="00407649">
        <w:rPr>
          <w:rFonts w:eastAsia="MS Gothic"/>
        </w:rPr>
        <w:t xml:space="preserve"> less by </w:t>
      </w:r>
      <w:r w:rsidR="004644C3">
        <w:rPr>
          <w:rFonts w:eastAsia="MS Gothic"/>
        </w:rPr>
        <w:t xml:space="preserve">the </w:t>
      </w:r>
      <w:r w:rsidR="00407649">
        <w:rPr>
          <w:rFonts w:eastAsia="MS Gothic"/>
        </w:rPr>
        <w:t>diagnosticity effect</w:t>
      </w:r>
      <w:ins w:id="3" w:author="Hsuan-Yu Lin" w:date="2017-08-09T15:18:00Z">
        <w:r w:rsidR="003731AD">
          <w:rPr>
            <w:rFonts w:eastAsia="MS Gothic"/>
          </w:rPr>
          <w:t xml:space="preserve"> </w:t>
        </w:r>
        <w:r w:rsidR="003731AD">
          <w:rPr>
            <w:rFonts w:eastAsia="MS Gothic"/>
          </w:rPr>
          <w:fldChar w:fldCharType="begin"/>
        </w:r>
        <w:r w:rsidR="003731AD">
          <w:rPr>
            <w:rFonts w:eastAsia="MS Gothic"/>
          </w:rPr>
          <w:instrText xml:space="preserve"> ADDIN ZOTERO_ITEM CSL_CITATION {"citationID":"acd5mga3s4","properties":{"formattedCitation":"(Tversky, 1977)","plainCitation":"(Tversky, 1977)"},"citationItems":[{"id":711,"uris":["http://zotero.org/users/1327751/items/9DCDX3GT"],"uri":["http://zotero.org/users/1327751/items/9DCDX3GT"],"itemData":{"id":711,"type":"article-journal","title":"Features of similarity","container-title":"Psychological Review","page":"327-352","volume":"84","issue":"4","source":"EBSCOhost","archive_location":"1978-09287-001","abstract":"Questions the metric and dimensional assumptions that underlie the geometric representation of similarity on both theoretical and empirical grounds. A new set-theoretical approach to similarity is developed in which objects are represented as collections of features and similarity is described as a feature-matching process. Specifically, a set of qualitative assumptions is shown to imply the contrast model, which expresses the similarity between objects as a linear combination of the measures of their common and distinctive features. Several predictions of the contrast model are tested in studies of similarity with both semantic and perceptual stimuli. The model is used to uncover, analyze, and explain a variety of empirical phenomena such as the role of common and distinctive features, the relations between judgments of similarity and difference, the presence of asymmetric similarities, and the effects of context on judgments of similarity. The contrast model generalizes standard representations of similarity data in terms of clusters and trees. It is also used to analyze the relations of prototypicality and family resemblance. (39 ref) (PsycINFO Database Record (c) 2016 APA, all rights reserved)","DOI":"10.1037/0033-295X.84.4.327","ISSN":"0033-295X","journalAbbreviation":"Psychological Review","author":[{"family":"Tversky","given":"Amos"}],"issued":{"date-parts":[["1977",7]]}}}],"schema":"https://github.com/citation-style-language/schema/raw/master/csl-citation.json"} </w:instrText>
        </w:r>
      </w:ins>
      <w:r w:rsidR="003731AD">
        <w:rPr>
          <w:rFonts w:eastAsia="MS Gothic"/>
        </w:rPr>
        <w:fldChar w:fldCharType="separate"/>
      </w:r>
      <w:ins w:id="4" w:author="Hsuan-Yu Lin" w:date="2017-08-09T15:18:00Z">
        <w:r w:rsidR="003731AD" w:rsidRPr="003731AD">
          <w:rPr>
            <w:rFonts w:ascii="Times New Roman" w:hAnsi="Times New Roman" w:cs="Times New Roman"/>
            <w:rPrChange w:id="5" w:author="Hsuan-Yu Lin" w:date="2017-08-09T15:18:00Z">
              <w:rPr/>
            </w:rPrChange>
          </w:rPr>
          <w:t>(Tversky, 1977)</w:t>
        </w:r>
        <w:r w:rsidR="003731AD">
          <w:rPr>
            <w:rFonts w:eastAsia="MS Gothic"/>
          </w:rPr>
          <w:fldChar w:fldCharType="end"/>
        </w:r>
      </w:ins>
      <w:ins w:id="6" w:author="Hsuan-Yu Lin" w:date="2017-08-09T15:26:00Z">
        <w:r w:rsidR="00A84799">
          <w:rPr>
            <w:rFonts w:eastAsia="MS Gothic"/>
          </w:rPr>
          <w:t xml:space="preserve"> </w:t>
        </w:r>
      </w:ins>
      <w:del w:id="7" w:author="Hsuan-Yu Lin" w:date="2017-08-09T15:28:00Z">
        <w:r w:rsidR="002B1D59" w:rsidDel="00C32B5B">
          <w:rPr>
            <w:rFonts w:eastAsia="MS Gothic"/>
          </w:rPr>
          <w:delText xml:space="preserve"> </w:delText>
        </w:r>
        <w:commentRangeStart w:id="8"/>
        <w:commentRangeStart w:id="9"/>
        <w:r w:rsidR="002B1D59" w:rsidDel="00C32B5B">
          <w:rPr>
            <w:rFonts w:eastAsia="MS Gothic"/>
          </w:rPr>
          <w:delText>{Tversky 1977}</w:delText>
        </w:r>
        <w:commentRangeEnd w:id="8"/>
        <w:r w:rsidR="004517EC" w:rsidDel="00C32B5B">
          <w:rPr>
            <w:rStyle w:val="CommentReference"/>
          </w:rPr>
          <w:commentReference w:id="8"/>
        </w:r>
      </w:del>
      <w:commentRangeEnd w:id="9"/>
      <w:r w:rsidR="00C32B5B">
        <w:rPr>
          <w:rStyle w:val="CommentReference"/>
        </w:rPr>
        <w:commentReference w:id="9"/>
      </w:r>
      <w:del w:id="11" w:author="Hsuan-Yu Lin" w:date="2017-08-09T15:28:00Z">
        <w:r w:rsidR="004517EC" w:rsidDel="00C32B5B">
          <w:rPr>
            <w:rFonts w:eastAsia="MS Gothic"/>
          </w:rPr>
          <w:delText xml:space="preserve"> </w:delText>
        </w:r>
      </w:del>
      <w:r w:rsidR="004644C3">
        <w:rPr>
          <w:rFonts w:eastAsia="MS Gothic"/>
        </w:rPr>
        <w:t>because multiple items are presented at once</w:t>
      </w:r>
      <w:r>
        <w:rPr>
          <w:rFonts w:eastAsia="MS Gothic"/>
        </w:rPr>
        <w:t xml:space="preserve">. </w:t>
      </w:r>
      <w:r w:rsidR="00240FA2">
        <w:rPr>
          <w:rFonts w:eastAsia="MS Gothic"/>
        </w:rPr>
        <w:t xml:space="preserve">Previous studies found that </w:t>
      </w:r>
      <w:r w:rsidR="00080CF5">
        <w:rPr>
          <w:rFonts w:eastAsia="MS Gothic"/>
        </w:rPr>
        <w:t xml:space="preserve">the item set affects the </w:t>
      </w:r>
      <w:r w:rsidR="00FF6D7E">
        <w:rPr>
          <w:rFonts w:eastAsia="MS Gothic"/>
        </w:rPr>
        <w:t xml:space="preserve">perception of the items, which then affects the similarity rating </w:t>
      </w:r>
      <w:r w:rsidR="00FF6D7E">
        <w:rPr>
          <w:rFonts w:eastAsia="MS Gothic"/>
        </w:rPr>
        <w:fldChar w:fldCharType="begin"/>
      </w:r>
      <w:r w:rsidR="00FF6D7E">
        <w:rPr>
          <w:rFonts w:eastAsia="MS Gothic"/>
        </w:rPr>
        <w:instrText xml:space="preserve"> ADDIN ZOTERO_ITEM CSL_CITATION {"citationID":"ald201lmpd","properties":{"formattedCitation":"(Goldstone, 1995)","plainCitation":"(Goldstone, 1995)"},"citationItems":[{"id":704,"uris":["http://zotero.org/users/1327751/items/3Z9KTKFK"],"uri":["http://zotero.org/users/1327751/items/3Z9KTKFK"],"itemData":{"id":704,"type":"article-journal","title":"Effects of categorization on color perception","container-title":"Psychological Science","page":"298–304","volume":"6","issue":"5","source":"Google Scholar","author":[{"family":"Goldstone","given":"Robert L."}],"issued":{"date-parts":[["1995"]]}}}],"schema":"https://github.com/citation-style-language/schema/raw/master/csl-citation.json"} </w:instrText>
      </w:r>
      <w:r w:rsidR="00FF6D7E">
        <w:rPr>
          <w:rFonts w:eastAsia="MS Gothic"/>
        </w:rPr>
        <w:fldChar w:fldCharType="separate"/>
      </w:r>
      <w:r w:rsidR="00FF6D7E" w:rsidRPr="00FF6D7E">
        <w:rPr>
          <w:rFonts w:ascii="Times New Roman" w:hAnsi="Times New Roman" w:cs="Times New Roman"/>
        </w:rPr>
        <w:t>(Goldstone, 1995)</w:t>
      </w:r>
      <w:r w:rsidR="00FF6D7E">
        <w:rPr>
          <w:rFonts w:eastAsia="MS Gothic"/>
        </w:rPr>
        <w:fldChar w:fldCharType="end"/>
      </w:r>
      <w:r w:rsidR="005562D2">
        <w:rPr>
          <w:rFonts w:eastAsia="MS Gothic"/>
        </w:rPr>
        <w:t>. For example, the similarity rating between green and blue is more dissimilar if the pair is presented alone then if the pair is presented along with red.</w:t>
      </w:r>
      <w:r w:rsidR="008E39F3">
        <w:rPr>
          <w:rFonts w:eastAsia="MS Gothic"/>
        </w:rPr>
        <w:t xml:space="preserve"> In the </w:t>
      </w:r>
      <w:r w:rsidR="004D41DC">
        <w:rPr>
          <w:rFonts w:eastAsia="MS Gothic"/>
        </w:rPr>
        <w:t>Paired</w:t>
      </w:r>
      <w:r w:rsidR="008E39F3">
        <w:rPr>
          <w:rFonts w:eastAsia="MS Gothic"/>
        </w:rPr>
        <w:t>-Comparison task, participants are gradually exposed to the item set, hence the standard of the similarity rating changes throughout the task.</w:t>
      </w:r>
      <w:r w:rsidR="005562D2">
        <w:rPr>
          <w:rFonts w:eastAsia="MS Gothic"/>
        </w:rPr>
        <w:t xml:space="preserve"> </w:t>
      </w:r>
      <w:r w:rsidR="008E39F3">
        <w:rPr>
          <w:rFonts w:eastAsia="MS Gothic"/>
        </w:rPr>
        <w:t xml:space="preserve">In the Multi-Items </w:t>
      </w:r>
      <w:r w:rsidR="00235057">
        <w:rPr>
          <w:rFonts w:eastAsia="MS Gothic"/>
        </w:rPr>
        <w:t xml:space="preserve">Comparison task, participants are exposed to multiple items at once, </w:t>
      </w:r>
      <w:r w:rsidR="0082045B">
        <w:rPr>
          <w:rFonts w:eastAsia="MS Gothic"/>
        </w:rPr>
        <w:t>thus providing an overview of the item pool and contextual information among items</w:t>
      </w:r>
      <w:r w:rsidR="00781CCA">
        <w:rPr>
          <w:rFonts w:eastAsia="MS Gothic"/>
        </w:rPr>
        <w:t>.</w:t>
      </w:r>
    </w:p>
    <w:p w14:paraId="4DF07EFB" w14:textId="77777777" w:rsidR="007770D1" w:rsidRDefault="00263F5F" w:rsidP="00402788">
      <w:pPr>
        <w:rPr>
          <w:rFonts w:eastAsia="MS Gothic"/>
        </w:rPr>
      </w:pPr>
      <w:r>
        <w:rPr>
          <w:rFonts w:eastAsia="MS Gothic"/>
        </w:rPr>
        <w:t xml:space="preserve">Although the Multi-Items Rearrangement task has many advantage of acquiring similarity matrix, the reliability and the validity of the task is not yet explored. </w:t>
      </w:r>
      <w:r w:rsidR="00802752">
        <w:rPr>
          <w:rFonts w:eastAsia="MS Gothic"/>
        </w:rPr>
        <w:t>Thus, we will introduce two experiments which examine the reliability and the validity on different material.</w:t>
      </w:r>
      <w:r w:rsidR="004B0D49">
        <w:rPr>
          <w:rFonts w:eastAsia="MS Gothic"/>
        </w:rPr>
        <w:t xml:space="preserve"> Discrete features are commonly used in the psychology experiment </w:t>
      </w:r>
      <w:r w:rsidR="00D6377F">
        <w:rPr>
          <w:rFonts w:eastAsia="MS Gothic"/>
        </w:rPr>
        <w:fldChar w:fldCharType="begin"/>
      </w:r>
      <w:r w:rsidR="00D6377F">
        <w:rPr>
          <w:rFonts w:eastAsia="MS Gothic"/>
        </w:rPr>
        <w:instrText xml:space="preserve"> ADDIN ZOTERO_ITEM CSL_CITATION {"citationID":"a1tjslgs5ja","properties":{"formattedCitation":"(Allen, Baddeley, &amp; Hitch, 2014; Luck &amp; Vogel, 1997)","plainCitation":"(Allen, Baddeley, &amp; Hitch, 2014; Luck &amp; Vogel, 1997)"},"citationItems":[{"id":165,"uris":["http://zotero.org/users/1327751/items/QFPANXP3"],"uri":["http://zotero.org/users/1327751/items/QFPANXP3"],"itemData":{"id":165,"type":"article-journal","title":"Evidence for two attentional components in visual working memory","container-title":"Journal of Experimental Psychology: Learning, Memory, and Cognition","page":"1499-1509","volume":"40","issue":"6","source":"EBSCOhost","abstract":"How does executive attentional control contribute to memory for sequences of visual objects, and what does this reveal about storage and processing in working memory? Three experiments examined the impact of a concurrent executive load (backward counting) on memory for sequences of individually presented visual objects. Experiments 1 and 2 found disruptive concurrent load effects of equivalent magnitude on memory for shapes, colors, and colored shape conjunctions (as measured by single-probe recognition). These effects were present only for Items 1 and 2 in a 3-item sequence; the final item was always impervious to this disruption. This pattern of findings was precisely replicated in Experiment 3 when using a cued verbal recall measure of shape–color binding, with error analysis providing additional insights concerning attention-related loss of early-sequence items. These findings indicate an important role for executive processes in maintaining representations of earlier encountered stimuli in an active form alongside privileged storage of the most recent stimulus. (PsycINFO Database Record (c) 2014 APA, all rights reserved). (journal abstract)","DOI":"10.1037/xlm0000002","ISSN":"0278-7393","journalAbbreviation":"Journal of Experimental Psychology: Learning, Memory, and Cognition","author":[{"family":"Allen","given":"Richard J."},{"family":"Baddeley","given":"Alan D."},{"family":"Hitch","given":"Graham J."}],"issued":{"date-parts":[["2014",11]]}}},{"id":201,"uris":["http://zotero.org/users/1327751/items/WABMBZWJ"],"uri":["http://zotero.org/users/1327751/items/WABMBZWJ"],"itemData":{"id":201,"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schema":"https://github.com/citation-style-language/schema/raw/master/csl-citation.json"} </w:instrText>
      </w:r>
      <w:r w:rsidR="00D6377F">
        <w:rPr>
          <w:rFonts w:eastAsia="MS Gothic"/>
        </w:rPr>
        <w:fldChar w:fldCharType="separate"/>
      </w:r>
      <w:r w:rsidR="00D6377F" w:rsidRPr="00D6377F">
        <w:rPr>
          <w:rFonts w:ascii="Times New Roman" w:hAnsi="Times New Roman" w:cs="Times New Roman"/>
        </w:rPr>
        <w:t>(Allen, Baddeley, &amp; Hitch, 2014; Luck &amp; Vogel, 1997)</w:t>
      </w:r>
      <w:r w:rsidR="00D6377F">
        <w:rPr>
          <w:rFonts w:eastAsia="MS Gothic"/>
        </w:rPr>
        <w:fldChar w:fldCharType="end"/>
      </w:r>
      <w:r w:rsidR="004B0D49">
        <w:rPr>
          <w:rFonts w:eastAsia="MS Gothic"/>
        </w:rPr>
        <w:t>.</w:t>
      </w:r>
      <w:r w:rsidR="00802752">
        <w:rPr>
          <w:rFonts w:eastAsia="MS Gothic"/>
        </w:rPr>
        <w:t xml:space="preserve"> </w:t>
      </w:r>
      <w:r w:rsidR="00081211">
        <w:rPr>
          <w:rFonts w:eastAsia="MS Gothic"/>
        </w:rPr>
        <w:t>Therefore, i</w:t>
      </w:r>
      <w:r w:rsidR="00802752">
        <w:rPr>
          <w:rFonts w:eastAsia="MS Gothic"/>
        </w:rPr>
        <w:t>n the Experiment 1, we used the material constructed from multi</w:t>
      </w:r>
      <w:r w:rsidR="00DD544F">
        <w:rPr>
          <w:rFonts w:eastAsia="MS Gothic"/>
        </w:rPr>
        <w:t>ple</w:t>
      </w:r>
      <w:r w:rsidR="00802752">
        <w:rPr>
          <w:rFonts w:eastAsia="MS Gothic"/>
        </w:rPr>
        <w:t xml:space="preserve"> discrete features.</w:t>
      </w:r>
      <w:r w:rsidR="00364FA2">
        <w:rPr>
          <w:rFonts w:eastAsia="MS Gothic"/>
        </w:rPr>
        <w:t xml:space="preserve"> </w:t>
      </w:r>
      <w:r w:rsidR="004D0D26">
        <w:rPr>
          <w:rFonts w:eastAsia="MS Gothic"/>
        </w:rPr>
        <w:t>In the Experiment 2, we used the material from a continuous dimension</w:t>
      </w:r>
      <w:r w:rsidR="006F17AD">
        <w:rPr>
          <w:rFonts w:eastAsia="MS Gothic"/>
        </w:rPr>
        <w:t xml:space="preserve"> with objective </w:t>
      </w:r>
      <w:r w:rsidR="00137C48">
        <w:rPr>
          <w:rFonts w:eastAsia="MS Gothic"/>
        </w:rPr>
        <w:t>similarity</w:t>
      </w:r>
      <w:r w:rsidR="00D37113">
        <w:rPr>
          <w:rFonts w:eastAsia="MS Gothic"/>
        </w:rPr>
        <w:t>, which was commonly used in both categorization and visual working memory studies.</w:t>
      </w:r>
    </w:p>
    <w:p w14:paraId="1E4431DC" w14:textId="77777777" w:rsidR="00BE4189" w:rsidRDefault="00EB1CAE" w:rsidP="00EB1CAE">
      <w:pPr>
        <w:pStyle w:val="Heading1"/>
      </w:pPr>
      <w:r>
        <w:t>Experiment 1</w:t>
      </w:r>
    </w:p>
    <w:p w14:paraId="3939941F" w14:textId="77777777" w:rsidR="000A4E5B" w:rsidRPr="000A4E5B" w:rsidRDefault="000A4E5B" w:rsidP="000A4E5B">
      <w:r>
        <w:t xml:space="preserve">In the Experiment 1, we </w:t>
      </w:r>
      <w:r w:rsidR="00037619">
        <w:t>examined</w:t>
      </w:r>
      <w:r>
        <w:t xml:space="preserve"> the reliability</w:t>
      </w:r>
      <w:r w:rsidR="00833FB4">
        <w:t xml:space="preserve"> and the validity</w:t>
      </w:r>
      <w:r>
        <w:t xml:space="preserve"> of the </w:t>
      </w:r>
      <w:r w:rsidR="008678D6">
        <w:t>Multi-Items</w:t>
      </w:r>
      <w:r>
        <w:t xml:space="preserve"> Rearrangement </w:t>
      </w:r>
      <w:r w:rsidR="001F48E3">
        <w:t>task</w:t>
      </w:r>
      <w:r w:rsidR="00A40182">
        <w:t xml:space="preserve"> with materials constructed f</w:t>
      </w:r>
      <w:r w:rsidR="00437404">
        <w:t>rom</w:t>
      </w:r>
      <w:r w:rsidR="00A40182">
        <w:t xml:space="preserve"> discrete features</w:t>
      </w:r>
      <w:r w:rsidR="009C0037">
        <w:t xml:space="preserve">. </w:t>
      </w:r>
      <w:r w:rsidR="000E2A91">
        <w:t xml:space="preserve">The experiment is separated </w:t>
      </w:r>
      <w:r w:rsidR="000E2A91">
        <w:lastRenderedPageBreak/>
        <w:t xml:space="preserve">into two blocks. The first block </w:t>
      </w:r>
      <w:r w:rsidR="00040BEC">
        <w:t>employ</w:t>
      </w:r>
      <w:r w:rsidR="00AF4A78">
        <w:t>ed</w:t>
      </w:r>
      <w:r w:rsidR="00040BEC">
        <w:t xml:space="preserve"> the Multi-</w:t>
      </w:r>
      <w:r w:rsidR="008678D6">
        <w:t>Items</w:t>
      </w:r>
      <w:r w:rsidR="00040BEC">
        <w:t xml:space="preserve"> Rea</w:t>
      </w:r>
      <w:r w:rsidR="004E02CB">
        <w:t xml:space="preserve">rrangement </w:t>
      </w:r>
      <w:r w:rsidR="00E97BB5">
        <w:t>task</w:t>
      </w:r>
      <w:r w:rsidR="004E02CB">
        <w:t xml:space="preserve"> to measure the similarity between </w:t>
      </w:r>
      <w:r w:rsidR="00A55D39">
        <w:t>abstract</w:t>
      </w:r>
      <w:r w:rsidR="004E02CB">
        <w:t xml:space="preserve"> faces. </w:t>
      </w:r>
      <w:r w:rsidR="005432D5">
        <w:t xml:space="preserve">The second block </w:t>
      </w:r>
      <w:r w:rsidR="00AF4A78">
        <w:t xml:space="preserve">used the </w:t>
      </w:r>
      <w:r w:rsidR="00181AA6">
        <w:t>Paired</w:t>
      </w:r>
      <w:r w:rsidR="00D41E33">
        <w:t>-C</w:t>
      </w:r>
      <w:r w:rsidR="00181AA6">
        <w:t>o</w:t>
      </w:r>
      <w:r w:rsidR="00C52A62">
        <w:t xml:space="preserve">mparison </w:t>
      </w:r>
      <w:r w:rsidR="00D93C55">
        <w:t>task</w:t>
      </w:r>
      <w:r w:rsidR="00C52A62">
        <w:t xml:space="preserve"> to validate the result acquired from the Multi-Items Rearrangement </w:t>
      </w:r>
      <w:r w:rsidR="00F7668F">
        <w:t>task</w:t>
      </w:r>
      <w:r w:rsidR="00C52A62">
        <w:t xml:space="preserve">. </w:t>
      </w:r>
    </w:p>
    <w:p w14:paraId="70F442E0" w14:textId="77777777" w:rsidR="00EB1CAE" w:rsidRDefault="00EB1CAE" w:rsidP="00EB1CAE">
      <w:pPr>
        <w:pStyle w:val="Heading2"/>
      </w:pPr>
      <w:r>
        <w:t>Method</w:t>
      </w:r>
    </w:p>
    <w:p w14:paraId="65B66E81" w14:textId="2DCAF2FC"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w:t>
      </w:r>
      <w:r w:rsidR="00663CFC">
        <w:t>upon experiment completion</w:t>
      </w:r>
      <w:r w:rsidR="00464A8F">
        <w:t>.</w:t>
      </w:r>
    </w:p>
    <w:p w14:paraId="22BA30B1" w14:textId="77777777"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w:t>
      </w:r>
      <w:commentRangeStart w:id="12"/>
      <w:commentRangeStart w:id="13"/>
      <w:r w:rsidR="00D90165">
        <w:t>in the practice trials</w:t>
      </w:r>
      <w:commentRangeEnd w:id="12"/>
      <w:r w:rsidR="009263F0">
        <w:rPr>
          <w:rStyle w:val="CommentReference"/>
        </w:rPr>
        <w:commentReference w:id="12"/>
      </w:r>
      <w:commentRangeEnd w:id="13"/>
      <w:r w:rsidR="00A30E26">
        <w:rPr>
          <w:rStyle w:val="CommentReference"/>
        </w:rPr>
        <w:commentReference w:id="13"/>
      </w:r>
      <w:r w:rsidR="00D90165">
        <w:t xml:space="preserve">.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D74430">
        <w:t>, with each dimension</w:t>
      </w:r>
      <w:r w:rsidR="00B66913">
        <w:t xml:space="preserve"> </w:t>
      </w:r>
      <w:r w:rsidR="00D74430">
        <w:t>has</w:t>
      </w:r>
      <w:r w:rsidR="00B66913">
        <w:t xml:space="preser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 xml:space="preserve">Figure </w:t>
      </w:r>
      <w:r w:rsidR="001943BC" w:rsidRPr="001943BC">
        <w:fldChar w:fldCharType="begin"/>
      </w:r>
      <w:r w:rsidR="001943BC" w:rsidRPr="001943BC">
        <w:instrText xml:space="preserve"> REF f_exp1_faces \h </w:instrText>
      </w:r>
      <w:r w:rsidR="001943BC">
        <w:instrText xml:space="preserve"> \* MERGEFORMAT </w:instrText>
      </w:r>
      <w:r w:rsidR="001943BC" w:rsidRPr="001943BC">
        <w:fldChar w:fldCharType="separate"/>
      </w:r>
      <w:r w:rsidR="00C00C73" w:rsidRPr="00C00C73">
        <w:t>2</w:t>
      </w:r>
      <w:r w:rsidR="001943BC" w:rsidRPr="001943BC">
        <w:fldChar w:fldCharType="end"/>
      </w:r>
      <w:r w:rsidR="000218E5">
        <w:t>.</w:t>
      </w:r>
    </w:p>
    <w:p w14:paraId="5BEACA5E" w14:textId="77777777" w:rsidR="009E53F2" w:rsidRDefault="009E53F2" w:rsidP="00454E84">
      <w:r w:rsidRPr="009735AB">
        <w:rPr>
          <w:rStyle w:val="Heading3Char"/>
        </w:rPr>
        <w:t>Procedure.</w:t>
      </w:r>
      <w:r>
        <w:t xml:space="preserve"> Experiment 1 </w:t>
      </w:r>
      <w:r w:rsidR="008422F3">
        <w:t>consisted</w:t>
      </w:r>
      <w:r>
        <w:t xml:space="preserve"> of two identical sessions, and the sessions </w:t>
      </w:r>
      <w:r w:rsidR="008B3AC5">
        <w:t>were</w:t>
      </w:r>
      <w:r>
        <w:t xml:space="preserve"> carried in two different days. Each session contain</w:t>
      </w:r>
      <w:r w:rsidR="00FD34DB">
        <w:t>ed</w:t>
      </w:r>
      <w:r>
        <w:t xml:space="preserve"> two blocks. The first block is the Multi-Items Rearrangement task, and the second block is the Paired</w:t>
      </w:r>
      <w:r w:rsidR="000F48CC">
        <w:t>-C</w:t>
      </w:r>
      <w:r>
        <w:t>omparison task.</w:t>
      </w:r>
      <w:r w:rsidR="002C7A79">
        <w:t xml:space="preserve"> On average, e</w:t>
      </w:r>
      <w:r>
        <w:t xml:space="preserve">ach session takes about 45 minutes. </w:t>
      </w:r>
    </w:p>
    <w:p w14:paraId="596270B5" w14:textId="02D3454F"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CD10FB">
        <w:t xml:space="preserve"> The items were randomly assigned into 4 subsets with 4 items each.</w:t>
      </w:r>
      <w:r w:rsidR="00354538">
        <w:t xml:space="preserve"> </w:t>
      </w:r>
      <w:r w:rsidR="005A0DD3">
        <w:t xml:space="preserve">In each trials, </w:t>
      </w:r>
      <w:r w:rsidR="00CD10FB">
        <w:t>two subsets</w:t>
      </w:r>
      <w:r w:rsidR="00E22F66">
        <w:t xml:space="preserve"> of 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t>items</w:t>
      </w:r>
      <w:r w:rsidR="00450ADF">
        <w:t>.</w:t>
      </w:r>
      <w:r w:rsidR="00171A1A">
        <w:t xml:space="preserve"> </w:t>
      </w:r>
      <w:r w:rsidR="00450ADF">
        <w:t>T</w:t>
      </w:r>
      <w:r w:rsidR="00171A1A">
        <w:t>he farther</w:t>
      </w:r>
      <w:r w:rsidR="00450ADF">
        <w:t xml:space="preserve"> the</w:t>
      </w:r>
      <w:r w:rsidR="00171A1A">
        <w:t xml:space="preserve"> distance between </w:t>
      </w:r>
      <w:r w:rsidR="00ED0F4B">
        <w:t>items</w:t>
      </w:r>
      <w:r w:rsidR="00450ADF">
        <w:t>,</w:t>
      </w:r>
      <w:r w:rsidR="00171A1A">
        <w:t xml:space="preserve"> </w:t>
      </w:r>
      <w:r w:rsidR="00450ADF">
        <w:t xml:space="preserve">the </w:t>
      </w:r>
      <w:r w:rsidR="00A60EA3">
        <w:t>less similar</w:t>
      </w:r>
      <w:r w:rsidR="00450ADF">
        <w:t xml:space="preserve"> they are </w:t>
      </w:r>
      <w:r w:rsidR="00A60EA3">
        <w:t>perceived</w:t>
      </w:r>
      <w:r w:rsidR="00450ADF">
        <w:t xml:space="preserve"> to be</w:t>
      </w:r>
      <w:r w:rsidR="00171A1A">
        <w:t>.</w:t>
      </w:r>
      <w:r w:rsidR="00EF1F3C">
        <w:t xml:space="preserve"> </w:t>
      </w:r>
      <w:r w:rsidR="00294B3C">
        <w:t xml:space="preserve">After participants were </w:t>
      </w:r>
      <w:r w:rsidR="00294B3C">
        <w:lastRenderedPageBreak/>
        <w:t>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14:paraId="308AB38F" w14:textId="23EDD6F1" w:rsidR="003A543E" w:rsidRDefault="003A543E" w:rsidP="002006AB">
      <w:r>
        <w:t xml:space="preserve">The Multi-Items Rearrangement task requires 6 trials to </w:t>
      </w:r>
      <w:r w:rsidR="00A60EA3">
        <w:t>produce a complete</w:t>
      </w:r>
      <w:r>
        <w:t xml:space="preserve"> similarity matrix between 16 items. We repeated the procedure twice in order to obtain</w:t>
      </w:r>
      <w:r w:rsidR="00A60EA3">
        <w:t xml:space="preserve"> a</w:t>
      </w:r>
      <w:r>
        <w:t xml:space="preserve"> more accura</w:t>
      </w:r>
      <w:r w:rsidR="00A60EA3">
        <w:t>te</w:t>
      </w:r>
      <w:r>
        <w:t xml:space="preserve"> measurement </w:t>
      </w:r>
      <w:r w:rsidR="00A60EA3">
        <w:t xml:space="preserve">for </w:t>
      </w:r>
      <w:r>
        <w:t xml:space="preserve">the similarity matrix. The items were rearranged into different </w:t>
      </w:r>
      <w:r w:rsidR="003B7DC3">
        <w:t>subset</w:t>
      </w:r>
      <w:r w:rsidR="00A60EA3">
        <w:t>s</w:t>
      </w:r>
      <w:r>
        <w:t xml:space="preserve"> for the second repetition.</w:t>
      </w:r>
    </w:p>
    <w:p w14:paraId="54174CB0" w14:textId="5B4684B5"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w:t>
      </w:r>
      <w:r w:rsidR="002A00C5">
        <w:t xml:space="preserve">value </w:t>
      </w:r>
      <w:r w:rsidR="008136A0">
        <w:t>is selected, a blank screen appeared for 1 second and was followed by the next trial.</w:t>
      </w:r>
      <w:r w:rsidR="00D37705">
        <w:t xml:space="preserve"> </w:t>
      </w:r>
      <w:r w:rsidR="00CC1E6D">
        <w:t>Participants were instructed to take as long as they want</w:t>
      </w:r>
      <w:r w:rsidR="00522B92">
        <w:t>ed</w:t>
      </w:r>
      <w:r w:rsidR="00CC1E6D">
        <w:t xml:space="preserve"> to complete the t</w:t>
      </w:r>
      <w:r w:rsidR="006E2E2A">
        <w:t>rial.</w:t>
      </w:r>
      <w:r w:rsidR="00F12E0F">
        <w:t xml:space="preserve"> There were 10 </w:t>
      </w:r>
      <w:r w:rsidR="00522B92">
        <w:t xml:space="preserve">evenly distributed </w:t>
      </w:r>
      <w:r w:rsidR="00F12E0F">
        <w:t xml:space="preserve">breaks in the Paired-Comparison task session, </w:t>
      </w:r>
      <w:r w:rsidR="00A17F2F">
        <w:t>participants were encourage</w:t>
      </w:r>
      <w:r w:rsidR="001A0FC3">
        <w:t>d</w:t>
      </w:r>
      <w:r w:rsidR="00A17F2F">
        <w:t xml:space="preserve"> to take as long as they want in the break.</w:t>
      </w:r>
      <w:r w:rsidR="000D1B7B">
        <w:t xml:space="preserve"> Participants were instructed to press the space bar to continue the task after they finished the break.</w:t>
      </w:r>
    </w:p>
    <w:p w14:paraId="1CE5F0AE" w14:textId="5A0ABE5A" w:rsidR="006E2E2A" w:rsidRDefault="006E2E2A" w:rsidP="002006AB">
      <w:r>
        <w:t xml:space="preserve">The Paired-Comparison task </w:t>
      </w:r>
      <w:r w:rsidR="00103CAC">
        <w:t xml:space="preserve">requires </w:t>
      </w:r>
      <w:r>
        <w:t xml:space="preserve">120 trials to complete </w:t>
      </w:r>
      <w:r w:rsidR="00522B92">
        <w:t xml:space="preserve">a </w:t>
      </w:r>
      <w:r>
        <w:t xml:space="preserve">similarity matrix </w:t>
      </w:r>
      <w:r w:rsidR="00522B92">
        <w:t xml:space="preserve">for </w:t>
      </w:r>
      <w:r>
        <w:t xml:space="preserve">16 items. We repeated the measurement twice in order to </w:t>
      </w:r>
      <w:commentRangeStart w:id="14"/>
      <w:commentRangeStart w:id="15"/>
      <w:commentRangeStart w:id="16"/>
      <w:r>
        <w:t>increase the acc</w:t>
      </w:r>
      <w:r w:rsidR="00415B84">
        <w:t>uracy of the similarity matrix</w:t>
      </w:r>
      <w:commentRangeEnd w:id="14"/>
      <w:r w:rsidR="00BF2664">
        <w:rPr>
          <w:rStyle w:val="CommentReference"/>
        </w:rPr>
        <w:commentReference w:id="14"/>
      </w:r>
      <w:commentRangeEnd w:id="15"/>
      <w:r w:rsidR="00277902">
        <w:rPr>
          <w:rStyle w:val="CommentReference"/>
        </w:rPr>
        <w:commentReference w:id="15"/>
      </w:r>
      <w:commentRangeEnd w:id="16"/>
      <w:r w:rsidR="00D617A9">
        <w:rPr>
          <w:rStyle w:val="CommentReference"/>
        </w:rPr>
        <w:commentReference w:id="16"/>
      </w:r>
      <w:r w:rsidR="00415B84">
        <w:t>.</w:t>
      </w:r>
    </w:p>
    <w:p w14:paraId="3C4EF68A" w14:textId="77777777" w:rsidR="00EB1CAE" w:rsidRDefault="00187899" w:rsidP="00EB1CAE">
      <w:pPr>
        <w:pStyle w:val="Heading2"/>
      </w:pPr>
      <w:r>
        <w:t>Results</w:t>
      </w:r>
    </w:p>
    <w:p w14:paraId="3C54CFDE" w14:textId="6E939197"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w:t>
      </w:r>
      <w:r w:rsidR="00FE51F9">
        <w:rPr>
          <w:rFonts w:eastAsia="MS Mincho"/>
        </w:rPr>
        <w:t xml:space="preserve">Euclidian </w:t>
      </w:r>
      <w:r w:rsidR="00A95F30">
        <w:rPr>
          <w:rFonts w:eastAsia="MS Mincho"/>
        </w:rPr>
        <w:t xml:space="preserve">distance between items in the trial. </w:t>
      </w:r>
      <w:r w:rsidR="00184E3F">
        <w:rPr>
          <w:rFonts w:eastAsia="MS Mincho"/>
        </w:rPr>
        <w:t xml:space="preserve">If the distance between two items were measured multiple times, the </w:t>
      </w:r>
      <w:r w:rsidR="00B90426">
        <w:rPr>
          <w:rFonts w:eastAsia="MS Mincho"/>
        </w:rPr>
        <w:t>average of the distance</w:t>
      </w:r>
      <w:r w:rsidR="0023326C">
        <w:rPr>
          <w:rFonts w:eastAsia="MS Mincho"/>
        </w:rPr>
        <w:t xml:space="preserve"> </w:t>
      </w:r>
      <w:r w:rsidR="000B5E3F">
        <w:rPr>
          <w:rFonts w:eastAsia="MS Mincho"/>
        </w:rPr>
        <w:t>among</w:t>
      </w:r>
      <w:r w:rsidR="0023326C">
        <w:rPr>
          <w:rFonts w:eastAsia="MS Mincho"/>
        </w:rPr>
        <w:t xml:space="preserve"> measurements</w:t>
      </w:r>
      <w:r w:rsidR="00B90426">
        <w:rPr>
          <w:rFonts w:eastAsia="MS Mincho"/>
        </w:rPr>
        <w:t xml:space="preserv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w:t>
      </w:r>
      <w:r w:rsidR="006F6F2E">
        <w:rPr>
          <w:rFonts w:eastAsia="MS Mincho"/>
        </w:rPr>
        <w:lastRenderedPageBreak/>
        <w:t xml:space="preserve">multiple times, the similarity between the items pair is calculated </w:t>
      </w:r>
      <w:r w:rsidR="009F4B35">
        <w:rPr>
          <w:rFonts w:eastAsia="MS Mincho"/>
        </w:rPr>
        <w:t>as the average between ratings.</w:t>
      </w:r>
      <w:r w:rsidR="004D359B">
        <w:rPr>
          <w:rFonts w:eastAsia="MS Mincho"/>
        </w:rPr>
        <w:t xml:space="preserve"> The similarity matrices acquired from both tasks were normalized by rescaling the maximum di</w:t>
      </w:r>
      <w:r w:rsidR="009454FE">
        <w:rPr>
          <w:rFonts w:eastAsia="MS Mincho"/>
        </w:rPr>
        <w:t xml:space="preserve">ssimilarity in the matrix to 1. </w:t>
      </w:r>
      <w:r w:rsidR="00FE2A17">
        <w:rPr>
          <w:rFonts w:eastAsia="MS Mincho"/>
        </w:rPr>
        <w:t>The normalization ensures that the similarity matrix acquired from the Multi-Items Rearrangement task and the similarity matrix acquired from the Paired-Comparison</w:t>
      </w:r>
      <w:r w:rsidR="00E12B07">
        <w:rPr>
          <w:rFonts w:eastAsia="MS Mincho"/>
        </w:rPr>
        <w:t xml:space="preserve"> task are under the same scale.</w:t>
      </w:r>
    </w:p>
    <w:p w14:paraId="1CB75948" w14:textId="4D2E7E0C"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we compare</w:t>
      </w:r>
      <w:r w:rsidR="004727C4">
        <w:rPr>
          <w:rFonts w:eastAsia="MS Mincho"/>
        </w:rPr>
        <w:t>d</w:t>
      </w:r>
      <w:r w:rsidR="00405D3B">
        <w:rPr>
          <w:rFonts w:eastAsia="MS Mincho"/>
        </w:rPr>
        <w:t xml:space="preserve"> the similarity matri</w:t>
      </w:r>
      <w:r w:rsidR="006F6351">
        <w:rPr>
          <w:rFonts w:eastAsia="MS Mincho"/>
        </w:rPr>
        <w:t>c</w:t>
      </w:r>
      <w:r w:rsidR="00405D3B">
        <w:rPr>
          <w:rFonts w:eastAsia="MS Mincho"/>
        </w:rPr>
        <w:t>es</w:t>
      </w:r>
      <w:r w:rsidR="00F6291E">
        <w:rPr>
          <w:rFonts w:eastAsia="MS Mincho"/>
        </w:rPr>
        <w:t xml:space="preserve"> </w:t>
      </w:r>
      <w:r w:rsidR="00405D3B">
        <w:rPr>
          <w:rFonts w:eastAsia="MS Mincho"/>
        </w:rPr>
        <w:t>acquired from the first</w:t>
      </w:r>
      <w:commentRangeStart w:id="17"/>
      <w:commentRangeStart w:id="18"/>
      <w:r w:rsidR="00405D3B">
        <w:rPr>
          <w:rFonts w:eastAsia="MS Mincho"/>
        </w:rPr>
        <w:t xml:space="preserve"> </w:t>
      </w:r>
      <w:commentRangeEnd w:id="17"/>
      <w:r w:rsidR="004162D2">
        <w:rPr>
          <w:rStyle w:val="CommentReference"/>
        </w:rPr>
        <w:commentReference w:id="17"/>
      </w:r>
      <w:commentRangeEnd w:id="18"/>
      <w:r w:rsidR="00845E96">
        <w:rPr>
          <w:rStyle w:val="CommentReference"/>
        </w:rPr>
        <w:commentReference w:id="18"/>
      </w:r>
      <w:r w:rsidR="00405D3B">
        <w:rPr>
          <w:rFonts w:eastAsia="MS Mincho"/>
        </w:rPr>
        <w:t xml:space="preserve">session </w:t>
      </w:r>
      <w:r w:rsidR="004727C4">
        <w:rPr>
          <w:rFonts w:eastAsia="MS Mincho"/>
        </w:rPr>
        <w:t xml:space="preserve">with </w:t>
      </w:r>
      <w:del w:id="19" w:author="Hsuan-Yu Lin" w:date="2017-08-07T14:08:00Z">
        <w:r w:rsidR="004727C4" w:rsidDel="00B05F9D">
          <w:rPr>
            <w:rFonts w:eastAsia="MS Mincho"/>
          </w:rPr>
          <w:delText xml:space="preserve">that of </w:delText>
        </w:r>
      </w:del>
      <w:r w:rsidR="004727C4">
        <w:rPr>
          <w:rFonts w:eastAsia="MS Mincho"/>
        </w:rPr>
        <w:t xml:space="preserve">the </w:t>
      </w:r>
      <w:r w:rsidR="00405D3B">
        <w:rPr>
          <w:rFonts w:eastAsia="MS Mincho"/>
        </w:rPr>
        <w:t>second session</w:t>
      </w:r>
      <w:r w:rsidR="00F6291E">
        <w:rPr>
          <w:rFonts w:eastAsia="MS Mincho"/>
        </w:rPr>
        <w:t xml:space="preserve"> for each participant</w:t>
      </w:r>
      <w:r w:rsidR="00405D3B">
        <w:rPr>
          <w:rFonts w:eastAsia="MS Mincho"/>
        </w:rPr>
        <w:t xml:space="preserve">. </w:t>
      </w:r>
      <w:r w:rsidR="00304755">
        <w:rPr>
          <w:rFonts w:eastAsia="MS Mincho"/>
        </w:rPr>
        <w:t>The comparison between the similarity matrices is done through Random Skewers method</w:t>
      </w:r>
      <w:r w:rsidR="00A46377">
        <w:rPr>
          <w:rFonts w:eastAsia="MS Mincho"/>
        </w:rPr>
        <w:t xml:space="preserve"> </w:t>
      </w:r>
      <w:r w:rsidR="00A46377">
        <w:rPr>
          <w:rFonts w:eastAsia="MS Mincho"/>
        </w:rPr>
        <w:fldChar w:fldCharType="begin"/>
      </w:r>
      <w:r w:rsidR="00A46377">
        <w:rPr>
          <w:rFonts w:eastAsia="MS Mincho"/>
        </w:rPr>
        <w:instrText xml:space="preserve"> ADDIN ZOTERO_ITEM CSL_CITATION {"citationID":"a2hpu4a531n","properties":{"formattedCitation":"(Cheverud &amp; Marroig, 2007)","plainCitation":"(Cheverud &amp; Marroig, 2007)"},"citationItems":[{"id":653,"uris":["http://zotero.org/users/1327751/items/3DHC7UQV"],"uri":["http://zotero.org/users/1327751/items/3DHC7UQV"],"itemData":{"id":653,"type":"article-journal","title":"Research Article Comparing covariance matrices: random skewers method compared to the common principal components model","container-title":"Genetics and Molecular Biology","page":"461-469","volume":"30","issue":"2","source":"SciELO","DOI":"10.1590/S1415-47572007000300027","ISSN":"1415-4757","shortTitle":"Research Article Comparing covariance matrices","author":[{"family":"Cheverud","given":"James M."},{"family":"Marroig","given":"Gabriel"}],"issued":{"date-parts":[["2007",3]]}}}],"schema":"https://github.com/citation-style-language/schema/raw/master/csl-citation.json"} </w:instrText>
      </w:r>
      <w:r w:rsidR="00A46377">
        <w:rPr>
          <w:rFonts w:eastAsia="MS Mincho"/>
        </w:rPr>
        <w:fldChar w:fldCharType="separate"/>
      </w:r>
      <w:r w:rsidR="00A46377" w:rsidRPr="00A46377">
        <w:rPr>
          <w:rFonts w:ascii="Times New Roman" w:hAnsi="Times New Roman" w:cs="Times New Roman"/>
        </w:rPr>
        <w:t>(Cheverud &amp; Marroig, 2007)</w:t>
      </w:r>
      <w:r w:rsidR="00A46377">
        <w:rPr>
          <w:rFonts w:eastAsia="MS Mincho"/>
        </w:rPr>
        <w:fldChar w:fldCharType="end"/>
      </w:r>
      <w:r w:rsidR="00304755">
        <w:rPr>
          <w:rFonts w:eastAsia="MS Mincho"/>
        </w:rPr>
        <w:t xml:space="preserve">.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 xml:space="preserve">are listed in </w:t>
      </w:r>
      <w:r w:rsidR="00ED168F" w:rsidRPr="00B1674D">
        <w:t xml:space="preserve">Table </w:t>
      </w:r>
      <w:r w:rsidR="00B1674D" w:rsidRPr="00B1674D">
        <w:fldChar w:fldCharType="begin"/>
      </w:r>
      <w:r w:rsidR="00B1674D" w:rsidRPr="00B1674D">
        <w:instrText xml:space="preserve"> REF t_exp1_reliability_validity \h </w:instrText>
      </w:r>
      <w:r w:rsidR="00B1674D">
        <w:instrText xml:space="preserve"> \* MERGEFORMAT </w:instrText>
      </w:r>
      <w:r w:rsidR="00B1674D" w:rsidRPr="00B1674D">
        <w:fldChar w:fldCharType="separate"/>
      </w:r>
      <w:r w:rsidR="00C00C73">
        <w:t>1</w:t>
      </w:r>
      <w:r w:rsidR="00B1674D" w:rsidRPr="00B1674D">
        <w:fldChar w:fldCharType="end"/>
      </w:r>
      <w:r w:rsidR="00ED168F" w:rsidRPr="00B1674D">
        <w:t>.</w:t>
      </w:r>
      <w:r w:rsidR="006F03A8">
        <w:t xml:space="preserve"> The lowest reliability is 0.71 </w:t>
      </w:r>
      <w:r w:rsidR="004162D2">
        <w:t xml:space="preserve">for </w:t>
      </w:r>
      <w:r w:rsidR="006F03A8">
        <w:t>the Multi-Items Rearrangement task</w:t>
      </w:r>
      <w:r w:rsidR="00DE64D9">
        <w:t xml:space="preserve">, and </w:t>
      </w:r>
      <w:r w:rsidR="004162D2">
        <w:t>0.78 for</w:t>
      </w:r>
      <w:r w:rsidR="00DE64D9">
        <w:t xml:space="preserve"> the Paired-Comparison task</w:t>
      </w:r>
      <w:r w:rsidR="006F03A8">
        <w:t>.</w:t>
      </w:r>
      <w:r w:rsidR="00555F14" w:rsidRPr="00B1674D">
        <w:t xml:space="preserve"> </w:t>
      </w:r>
      <w:r w:rsidR="00B868AD" w:rsidRPr="00B1674D">
        <w:t>To test</w:t>
      </w:r>
      <w:r w:rsidR="00B868AD">
        <w:rPr>
          <w:rFonts w:eastAsia="MS Mincho"/>
        </w:rPr>
        <w:t xml:space="preserve"> the validity of the </w:t>
      </w:r>
      <w:r w:rsidR="006E6CA0">
        <w:rPr>
          <w:rFonts w:eastAsia="MS Mincho"/>
        </w:rPr>
        <w:t xml:space="preserve">Multi-Items Rearrangement task, </w:t>
      </w:r>
      <w:r w:rsidR="00E51C22">
        <w:rPr>
          <w:rFonts w:eastAsia="MS Mincho"/>
        </w:rPr>
        <w:t xml:space="preserve">the </w:t>
      </w:r>
      <w:r w:rsidR="00706CED">
        <w:rPr>
          <w:rFonts w:eastAsia="MS Mincho"/>
        </w:rPr>
        <w:t>similarity matrices acquired from Multi-Items Rearrangement task and the similarity matrices acquired from Paired-Comparison task were</w:t>
      </w:r>
      <w:r w:rsidR="00816348">
        <w:rPr>
          <w:rFonts w:eastAsia="MS Mincho"/>
        </w:rPr>
        <w:t xml:space="preserve"> again</w:t>
      </w:r>
      <w:r w:rsidR="00706CED">
        <w:rPr>
          <w:rFonts w:eastAsia="MS Mincho"/>
        </w:rPr>
        <w:t xml:space="preserve"> compared with the Random Skewers method. </w:t>
      </w:r>
      <w:r w:rsidR="004A01C0">
        <w:rPr>
          <w:rFonts w:eastAsia="MS Mincho"/>
        </w:rPr>
        <w:t xml:space="preserve">The correlation between the similarity matrices are listed in Table </w:t>
      </w:r>
      <w:r w:rsidR="00B2411F">
        <w:rPr>
          <w:rFonts w:eastAsia="MS Mincho"/>
        </w:rPr>
        <w:fldChar w:fldCharType="begin"/>
      </w:r>
      <w:r w:rsidR="00B2411F">
        <w:rPr>
          <w:rFonts w:eastAsia="MS Mincho"/>
        </w:rPr>
        <w:instrText xml:space="preserve"> REF t_exp1_reliability_validity \h </w:instrText>
      </w:r>
      <w:r w:rsidR="00B2411F">
        <w:rPr>
          <w:rFonts w:eastAsia="MS Mincho"/>
        </w:rPr>
      </w:r>
      <w:r w:rsidR="00B2411F">
        <w:rPr>
          <w:rFonts w:eastAsia="MS Mincho"/>
        </w:rPr>
        <w:fldChar w:fldCharType="separate"/>
      </w:r>
      <w:r w:rsidR="00C00C73">
        <w:rPr>
          <w:noProof/>
        </w:rPr>
        <w:t>1</w:t>
      </w:r>
      <w:r w:rsidR="00B2411F">
        <w:rPr>
          <w:rFonts w:eastAsia="MS Mincho"/>
        </w:rPr>
        <w:fldChar w:fldCharType="end"/>
      </w:r>
      <w:r w:rsidR="00BD5701">
        <w:rPr>
          <w:rFonts w:eastAsia="MS Mincho"/>
        </w:rPr>
        <w:t xml:space="preserve">, where the lowest </w:t>
      </w:r>
      <w:r w:rsidR="00816348">
        <w:rPr>
          <w:rFonts w:eastAsia="MS Mincho"/>
        </w:rPr>
        <w:t xml:space="preserve">correlation </w:t>
      </w:r>
      <w:r w:rsidR="00BD5701">
        <w:rPr>
          <w:rFonts w:eastAsia="MS Mincho"/>
        </w:rPr>
        <w:t>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w:t>
      </w:r>
      <w:r w:rsidR="00FC7CD4">
        <w:rPr>
          <w:rFonts w:eastAsia="MS Mincho"/>
        </w:rPr>
        <w:t xml:space="preserve"> </w:t>
      </w:r>
      <w:r w:rsidR="00FC7CD4" w:rsidRPr="004F0ADF">
        <w:fldChar w:fldCharType="begin"/>
      </w:r>
      <w:r w:rsidR="00FC7CD4" w:rsidRPr="004F0ADF">
        <w:instrText xml:space="preserve"> REF f_exp1_mds \h </w:instrText>
      </w:r>
      <w:r w:rsidR="004F0ADF">
        <w:instrText xml:space="preserve"> \* MERGEFORMAT </w:instrText>
      </w:r>
      <w:r w:rsidR="00FC7CD4" w:rsidRPr="004F0ADF">
        <w:fldChar w:fldCharType="separate"/>
      </w:r>
      <w:r w:rsidR="00C00C73" w:rsidRPr="00C00C73">
        <w:t>3</w:t>
      </w:r>
      <w:r w:rsidR="00FC7CD4" w:rsidRPr="004F0ADF">
        <w:fldChar w:fldCharType="end"/>
      </w:r>
      <w:r w:rsidR="00267272">
        <w:rPr>
          <w:rFonts w:eastAsia="MS Mincho"/>
        </w:rPr>
        <w:t>.</w:t>
      </w:r>
    </w:p>
    <w:p w14:paraId="40E8ECA2" w14:textId="35543143" w:rsidR="00555F14" w:rsidRPr="00B62461" w:rsidRDefault="00816348" w:rsidP="001723CE">
      <w:r>
        <w:t>The average time re</w:t>
      </w:r>
      <w:r w:rsidR="00C268C6">
        <w:t>quired for</w:t>
      </w:r>
      <w:r w:rsidR="00ED6AB0">
        <w:t xml:space="preserve"> task</w:t>
      </w:r>
      <w:r w:rsidR="00C268C6">
        <w:t xml:space="preserve"> completion was 475.6 seconds</w:t>
      </w:r>
      <w:r>
        <w:t xml:space="preserve"> for the Multi-Ite</w:t>
      </w:r>
      <w:r w:rsidR="00C268C6">
        <w:t>m Rearrangement task, and 905.1 seconds</w:t>
      </w:r>
      <w:r>
        <w:t xml:space="preserve"> for the Paired-Comparison task. In both cases</w:t>
      </w:r>
      <w:r w:rsidR="00350680">
        <w:t xml:space="preserve"> the break time was excluded.</w:t>
      </w:r>
      <w:r w:rsidR="00663DD1">
        <w:t xml:space="preserv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BayesFactor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Morey &amp; Rouder,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 xml:space="preserve">. </w:t>
      </w:r>
    </w:p>
    <w:p w14:paraId="42CAD5A6" w14:textId="77777777" w:rsidR="00DE1981" w:rsidRDefault="006C4FFC" w:rsidP="006C4FFC">
      <w:pPr>
        <w:pStyle w:val="Heading1"/>
      </w:pPr>
      <w:r>
        <w:lastRenderedPageBreak/>
        <w:t>Experiment 2</w:t>
      </w:r>
    </w:p>
    <w:p w14:paraId="7F0C8730" w14:textId="20BFDCF2" w:rsidR="00D07CB9" w:rsidRDefault="008005D3" w:rsidP="008005D3">
      <w:r>
        <w:t>In Experiment 2, we replicated the sam</w:t>
      </w:r>
      <w:r w:rsidR="00FE4F6C">
        <w:t>e method</w:t>
      </w:r>
      <w:r w:rsidR="00F6038A">
        <w:t xml:space="preserve"> </w:t>
      </w:r>
      <w:r w:rsidR="00D07CB9">
        <w:t>applied in</w:t>
      </w:r>
      <w:r w:rsidR="00FE4F6C">
        <w:t xml:space="preserve"> Experiment 1 </w:t>
      </w:r>
      <w:r w:rsidR="00F6038A">
        <w:t>using color patches as material</w:t>
      </w:r>
      <w:r w:rsidR="00D07CB9">
        <w:t xml:space="preserve"> in order to examine the reliability and validity of the Multi-Items Rearrangement task for continuous features.</w:t>
      </w:r>
    </w:p>
    <w:p w14:paraId="2B3E9F20" w14:textId="77777777" w:rsidR="00FE0141" w:rsidRDefault="00FE0141" w:rsidP="00FE0141">
      <w:pPr>
        <w:pStyle w:val="Heading3"/>
        <w:ind w:firstLine="0"/>
      </w:pPr>
      <w:r>
        <w:t>Method</w:t>
      </w:r>
    </w:p>
    <w:p w14:paraId="1C6B6013" w14:textId="2AAB1CB6" w:rsidR="00640194" w:rsidRDefault="00640194" w:rsidP="00640194">
      <w:r w:rsidRPr="00DC7AED">
        <w:rPr>
          <w:rStyle w:val="Heading3Char"/>
        </w:rPr>
        <w:t>Participants.</w:t>
      </w:r>
      <w:r>
        <w:t xml:space="preserve"> Ten students recruited from University of </w:t>
      </w:r>
      <w:r w:rsidRPr="00886A5D">
        <w:t>Zürich</w:t>
      </w:r>
      <w:r>
        <w:t xml:space="preserve">. Participants were rewarded with course credits or 30 Swiss Francs </w:t>
      </w:r>
      <w:r w:rsidR="00A1331B">
        <w:t>upon experiment completion</w:t>
      </w:r>
      <w:r>
        <w:t>.</w:t>
      </w:r>
      <w:r w:rsidR="001C2D1B">
        <w:t xml:space="preserve"> All participants in Experiment 2 </w:t>
      </w:r>
      <w:r w:rsidR="00A1331B">
        <w:t>ha</w:t>
      </w:r>
      <w:r w:rsidR="003A2B41">
        <w:t>d</w:t>
      </w:r>
      <w:r w:rsidR="00A1331B">
        <w:t xml:space="preserve"> not participated in the previously conducted</w:t>
      </w:r>
      <w:r w:rsidR="001C2D1B">
        <w:t xml:space="preserve"> Experiment 1.</w:t>
      </w:r>
    </w:p>
    <w:p w14:paraId="5E517D63" w14:textId="0F7661BD" w:rsidR="00640194" w:rsidRDefault="00640194" w:rsidP="00640194">
      <w:r w:rsidRPr="00F4465A">
        <w:rPr>
          <w:rStyle w:val="Heading3Char"/>
        </w:rPr>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E5442F">
        <w:t xml:space="preserve"> </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516957">
        <w:t xml:space="preserve"> The luminance was hold constant while </w:t>
      </w:r>
      <m:oMath>
        <m:r>
          <w:rPr>
            <w:rFonts w:ascii="Cambria Math" w:hAnsi="Cambria Math"/>
          </w:rPr>
          <m:t>a</m:t>
        </m:r>
      </m:oMath>
      <w:r w:rsidR="00516957">
        <w:t xml:space="preserve"> and </w:t>
      </w:r>
      <m:oMath>
        <m:r>
          <w:rPr>
            <w:rFonts w:ascii="Cambria Math" w:hAnsi="Cambria Math"/>
          </w:rPr>
          <m:t>b</m:t>
        </m:r>
      </m:oMath>
      <w:r w:rsidR="00516957">
        <w:t xml:space="preserve"> were allowed to vary. </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8922A7" w:rsidRPr="008922A7">
        <w:fldChar w:fldCharType="begin"/>
      </w:r>
      <w:r w:rsidR="008922A7" w:rsidRPr="008922A7">
        <w:instrText xml:space="preserve"> REF f_exp2_colors \h </w:instrText>
      </w:r>
      <w:r w:rsidR="008922A7">
        <w:instrText xml:space="preserve"> \* MERGEFORMAT </w:instrText>
      </w:r>
      <w:r w:rsidR="008922A7" w:rsidRPr="008922A7">
        <w:fldChar w:fldCharType="separate"/>
      </w:r>
      <w:r w:rsidR="00C00C73" w:rsidRPr="00C00C73">
        <w:t>4</w:t>
      </w:r>
      <w:r w:rsidR="008922A7" w:rsidRPr="008922A7">
        <w:fldChar w:fldCharType="end"/>
      </w:r>
      <w:r w:rsidR="009B1B37">
        <w:t>, and the RGB values of the color patc</w:t>
      </w:r>
      <w:r w:rsidR="00056683">
        <w:t xml:space="preserve">hes are shown in Table </w:t>
      </w:r>
      <w:r w:rsidR="00B2411F">
        <w:fldChar w:fldCharType="begin"/>
      </w:r>
      <w:r w:rsidR="00B2411F">
        <w:instrText xml:space="preserve"> REF t_exp2_rgb \h </w:instrText>
      </w:r>
      <w:r w:rsidR="00B2411F">
        <w:fldChar w:fldCharType="separate"/>
      </w:r>
      <w:r w:rsidR="00C00C73">
        <w:rPr>
          <w:noProof/>
        </w:rPr>
        <w:t>2</w:t>
      </w:r>
      <w:r w:rsidR="00B2411F">
        <w:fldChar w:fldCharType="end"/>
      </w:r>
      <w:r>
        <w:t>.</w:t>
      </w:r>
    </w:p>
    <w:p w14:paraId="7744198D" w14:textId="44419CED" w:rsidR="00834ABD" w:rsidRPr="00875274" w:rsidRDefault="00640194" w:rsidP="00834ABD">
      <w:r w:rsidRPr="009735AB">
        <w:rPr>
          <w:rStyle w:val="Heading3Char"/>
        </w:rPr>
        <w:t>Procedure.</w:t>
      </w:r>
      <w:r w:rsidR="00875274">
        <w:rPr>
          <w:rStyle w:val="Heading3Char"/>
        </w:rPr>
        <w:t xml:space="preserve"> </w:t>
      </w:r>
      <w:r w:rsidR="00875274" w:rsidRPr="00875274">
        <w:t xml:space="preserve">The procedure </w:t>
      </w:r>
      <w:r w:rsidR="00875274">
        <w:t xml:space="preserve">of Experiment 2 </w:t>
      </w:r>
      <w:r w:rsidR="00DA6AC5">
        <w:t xml:space="preserve">was </w:t>
      </w:r>
      <w:r w:rsidR="00CD1E1C">
        <w:t>identical to</w:t>
      </w:r>
      <w:r w:rsidR="00DA6AC5">
        <w:t xml:space="preserve"> that of</w:t>
      </w:r>
      <w:r w:rsidR="002E20A3">
        <w:t xml:space="preserve"> Experiment 1.</w:t>
      </w:r>
    </w:p>
    <w:p w14:paraId="0A952738" w14:textId="77777777" w:rsidR="00FE0141" w:rsidRDefault="00FE0141" w:rsidP="00FE0141">
      <w:pPr>
        <w:pStyle w:val="Heading2"/>
      </w:pPr>
      <w:r>
        <w:t>Results</w:t>
      </w:r>
    </w:p>
    <w:p w14:paraId="0FEA62EB" w14:textId="7CCF1E92" w:rsidR="00DA6AC5" w:rsidRDefault="00C47AA1" w:rsidP="00510C5F">
      <w:r>
        <w:t xml:space="preserve">The similarity matrices acquired from both tasks were normalized in the same way as in </w:t>
      </w:r>
      <w:r w:rsidR="0074151B">
        <w:t>Experiment</w:t>
      </w:r>
      <w:r>
        <w:t xml:space="preserve"> 1. </w:t>
      </w:r>
      <w:commentRangeStart w:id="20"/>
      <w:r w:rsidR="004F29A0">
        <w:t xml:space="preserve">For the reliability test for </w:t>
      </w:r>
      <w:r w:rsidR="003544D6">
        <w:t>both tasks</w:t>
      </w:r>
      <w:r w:rsidR="004F29A0">
        <w:t xml:space="preserve">, </w:t>
      </w:r>
      <w:r w:rsidR="009662EC">
        <w:t xml:space="preserve">we again applied the Random Skewers method </w:t>
      </w:r>
      <w:r w:rsidR="003544D6">
        <w:t>to</w:t>
      </w:r>
      <w:ins w:id="21" w:author="Hsuan-Yu Lin" w:date="2017-08-09T14:52:00Z">
        <w:r w:rsidR="00610F8A">
          <w:t xml:space="preserve"> compute the coefficient between</w:t>
        </w:r>
      </w:ins>
      <w:r w:rsidR="003544D6">
        <w:t xml:space="preserve"> the similarity </w:t>
      </w:r>
      <w:r w:rsidR="00EC523B">
        <w:t xml:space="preserve">matrices acquired from the first and the second session. </w:t>
      </w:r>
      <w:commentRangeEnd w:id="20"/>
      <w:r w:rsidR="00DA6AC5">
        <w:rPr>
          <w:rStyle w:val="CommentReference"/>
        </w:rPr>
        <w:commentReference w:id="20"/>
      </w:r>
      <w:r w:rsidR="00120099">
        <w:t xml:space="preserve">The correlations between the similarity matrices </w:t>
      </w:r>
      <w:r w:rsidR="005675B1">
        <w:t>are</w:t>
      </w:r>
      <w:r w:rsidR="00120099">
        <w:t xml:space="preserve"> shown in the Table</w:t>
      </w:r>
      <w:r w:rsidR="004475A8">
        <w:t xml:space="preserve"> </w:t>
      </w:r>
      <w:r w:rsidR="0074039E">
        <w:fldChar w:fldCharType="begin"/>
      </w:r>
      <w:r w:rsidR="0074039E">
        <w:instrText xml:space="preserve"> REF t_exp3_reliability_validity \h </w:instrText>
      </w:r>
      <w:r w:rsidR="0074039E">
        <w:fldChar w:fldCharType="separate"/>
      </w:r>
      <w:r w:rsidR="00C00C73">
        <w:rPr>
          <w:noProof/>
        </w:rPr>
        <w:t>3</w:t>
      </w:r>
      <w:r w:rsidR="0074039E">
        <w:fldChar w:fldCharType="end"/>
      </w:r>
      <w:r w:rsidR="0038127A">
        <w:t>.</w:t>
      </w:r>
      <w:r w:rsidR="00806896">
        <w:t xml:space="preserve"> The </w:t>
      </w:r>
      <w:r w:rsidR="00DA6AC5">
        <w:t xml:space="preserve">lowest attained </w:t>
      </w:r>
      <w:r w:rsidR="00806896">
        <w:t xml:space="preserve">reliability </w:t>
      </w:r>
      <w:r w:rsidR="00DA6AC5">
        <w:t>coefficient was 0.79 for the Multi-Items Rearrangement task and 0.70 for the Paired-Comparison task.</w:t>
      </w:r>
    </w:p>
    <w:p w14:paraId="170E3F87" w14:textId="6A4E4AB0" w:rsidR="00510C5F" w:rsidRDefault="0038127A" w:rsidP="00510C5F">
      <w:r>
        <w:lastRenderedPageBreak/>
        <w:t xml:space="preserve">To test the validity of the Multi-Items Rearrangement task, we compared the average similarity metric acquired from both sessions of the Multi-Items Rearrangement task </w:t>
      </w:r>
      <w:r w:rsidR="0055447F">
        <w:t xml:space="preserve">with </w:t>
      </w:r>
      <w:r>
        <w:t>the average similarity m</w:t>
      </w:r>
      <w:r w:rsidR="0055447F">
        <w:t>e</w:t>
      </w:r>
      <w:r>
        <w:t>tric acquired from both sessions o</w:t>
      </w:r>
      <w:r w:rsidR="00E42F44">
        <w:t>f the Paired-Comp</w:t>
      </w:r>
      <w:r w:rsidR="005675B1">
        <w:t xml:space="preserve">arison task </w:t>
      </w:r>
      <w:r w:rsidR="0055447F">
        <w:t xml:space="preserve">using the </w:t>
      </w:r>
      <w:r w:rsidR="005675B1">
        <w:t xml:space="preserve">Random Skewers method. The correlations are shown in Table </w:t>
      </w:r>
      <w:r w:rsidR="005675B1">
        <w:fldChar w:fldCharType="begin"/>
      </w:r>
      <w:r w:rsidR="005675B1">
        <w:instrText xml:space="preserve"> REF t_exp3_reliability_validity \h </w:instrText>
      </w:r>
      <w:r w:rsidR="005675B1">
        <w:fldChar w:fldCharType="separate"/>
      </w:r>
      <w:r w:rsidR="00C00C73">
        <w:rPr>
          <w:noProof/>
        </w:rPr>
        <w:t>3</w:t>
      </w:r>
      <w:r w:rsidR="005675B1">
        <w:fldChar w:fldCharType="end"/>
      </w:r>
      <w:r w:rsidR="00D40019">
        <w:t xml:space="preserve">, </w:t>
      </w:r>
      <w:r w:rsidR="00602E99">
        <w:t xml:space="preserve">the </w:t>
      </w:r>
      <w:r w:rsidR="00602E99" w:rsidRPr="004F0ADF">
        <w:t>lowest validity</w:t>
      </w:r>
      <w:r w:rsidR="0055447F">
        <w:t xml:space="preserve"> measure</w:t>
      </w:r>
      <w:r w:rsidR="00602E99" w:rsidRPr="004F0ADF">
        <w:t xml:space="preserve"> </w:t>
      </w:r>
      <w:r w:rsidR="0055447F">
        <w:t>being</w:t>
      </w:r>
      <w:r w:rsidR="00602E99" w:rsidRPr="004F0ADF">
        <w:t xml:space="preserve"> 0.77.</w:t>
      </w:r>
      <w:r w:rsidR="00431F71" w:rsidRPr="004F0ADF">
        <w:t xml:space="preserve"> The similarity matrices acquired from both tasks were plotted MDS in Figure </w:t>
      </w:r>
      <w:r w:rsidR="00277D05" w:rsidRPr="004F0ADF">
        <w:fldChar w:fldCharType="begin"/>
      </w:r>
      <w:r w:rsidR="00277D05" w:rsidRPr="004F0ADF">
        <w:instrText xml:space="preserve"> REF f_exp2_mds \h </w:instrText>
      </w:r>
      <w:r w:rsidR="004F0ADF">
        <w:instrText xml:space="preserve"> \* MERGEFORMAT </w:instrText>
      </w:r>
      <w:r w:rsidR="00277D05" w:rsidRPr="004F0ADF">
        <w:fldChar w:fldCharType="separate"/>
      </w:r>
      <w:r w:rsidR="00C00C73" w:rsidRPr="00C00C73">
        <w:t>5</w:t>
      </w:r>
      <w:r w:rsidR="00277D05" w:rsidRPr="004F0ADF">
        <w:fldChar w:fldCharType="end"/>
      </w:r>
      <w:r w:rsidR="00431F71" w:rsidRPr="004F0ADF">
        <w:t>.</w:t>
      </w:r>
    </w:p>
    <w:p w14:paraId="18A7C9A7" w14:textId="2DF5D95A" w:rsidR="00805C25" w:rsidRDefault="00C268C6" w:rsidP="00510C5F">
      <w:r>
        <w:t xml:space="preserve">The average time required for completion was 338.3 seconds for the Multi-Item Rearrangement task, and 713.9 seconds for the Paired-Comparison task. </w:t>
      </w:r>
      <w:r w:rsidR="00E85523">
        <w:t xml:space="preserve">The time required to complete both tasks were compared with BayesFactor package in R. </w:t>
      </w:r>
      <w:r w:rsidR="00906081">
        <w:t xml:space="preserve">The results </w:t>
      </w:r>
      <w:r w:rsidR="00A4366A">
        <w:t xml:space="preserve">have </w:t>
      </w:r>
      <w:r w:rsidR="00906081">
        <w:t>show</w:t>
      </w:r>
      <w:r w:rsidR="00A4366A">
        <w:t>n</w:t>
      </w:r>
      <w:r w:rsidR="00906081">
        <w:t xml:space="preserve"> strong evidence </w:t>
      </w:r>
      <w:r w:rsidR="00A4366A">
        <w:t xml:space="preserve">for </w:t>
      </w:r>
      <w:r w:rsidR="00906081">
        <w:t xml:space="preserve">the time required to complete the Multi-Items Rearrangement task </w:t>
      </w:r>
      <w:r w:rsidR="00A4366A">
        <w:t>being</w:t>
      </w:r>
      <w:r w:rsidR="00906081">
        <w:t xml:space="preserve"> shorter than the Paired-Comparison task</w:t>
      </w:r>
      <w:r w:rsidR="003B0D45">
        <w:t xml:space="preserve"> (</w:t>
      </w:r>
      <m:oMath>
        <m:r>
          <w:rPr>
            <w:rFonts w:ascii="Cambria Math" w:hAnsi="Cambria Math"/>
          </w:rPr>
          <m:t>B</m:t>
        </m:r>
        <m:sSub>
          <m:sSubPr>
            <m:ctrlPr>
              <w:rPr>
                <w:rFonts w:ascii="Cambria Math" w:hAnsi="Cambria Math"/>
                <w:i/>
              </w:rPr>
            </m:ctrlPr>
          </m:sSubPr>
          <m:e>
            <m:r>
              <w:rPr>
                <w:rFonts w:ascii="Cambria Math" w:hAnsi="Cambria Math"/>
              </w:rPr>
              <m:t>F</m:t>
            </m:r>
          </m:e>
          <m:sub>
            <m:r>
              <w:rPr>
                <w:rFonts w:ascii="Cambria Math" w:hAnsi="Cambria Math"/>
              </w:rPr>
              <m:t>10</m:t>
            </m:r>
          </m:sub>
        </m:sSub>
        <m:r>
          <w:rPr>
            <w:rFonts w:ascii="Cambria Math" w:hAnsi="Cambria Math"/>
          </w:rPr>
          <m:t>=15.7</m:t>
        </m:r>
      </m:oMath>
      <w:r w:rsidR="003B0D45">
        <w:t>)</w:t>
      </w:r>
      <w:r w:rsidR="00906081">
        <w:t xml:space="preserve">. </w:t>
      </w:r>
    </w:p>
    <w:p w14:paraId="77EFDA90" w14:textId="77777777" w:rsidR="00532C0C" w:rsidRDefault="007A6D29" w:rsidP="007A6D29">
      <w:pPr>
        <w:pStyle w:val="Heading1"/>
      </w:pPr>
      <w:r>
        <w:t>Conclusion</w:t>
      </w:r>
    </w:p>
    <w:p w14:paraId="47A0D0C8" w14:textId="51A1EEB3" w:rsidR="00E96960" w:rsidRDefault="00E96960" w:rsidP="004F4BB9">
      <w:r>
        <w:rPr>
          <w:rFonts w:hint="eastAsia"/>
        </w:rPr>
        <w:t>The experiments results</w:t>
      </w:r>
      <w:r w:rsidR="001B7830">
        <w:t xml:space="preserve"> have</w:t>
      </w:r>
      <w:r>
        <w:rPr>
          <w:rFonts w:hint="eastAsia"/>
        </w:rPr>
        <w:t xml:space="preserve"> shown that the Multi-Items Rearrangement task is on p</w:t>
      </w:r>
      <w:r w:rsidR="001B7830">
        <w:t>a</w:t>
      </w:r>
      <w:r>
        <w:rPr>
          <w:rFonts w:hint="eastAsia"/>
        </w:rPr>
        <w:t xml:space="preserve">r with the Paired-Comparison task </w:t>
      </w:r>
      <w:r w:rsidR="001B7830">
        <w:t>regarding</w:t>
      </w:r>
      <w:r>
        <w:rPr>
          <w:rFonts w:hint="eastAsia"/>
        </w:rPr>
        <w:t xml:space="preserve"> reliability. </w:t>
      </w:r>
      <w:r w:rsidR="00C1100B">
        <w:t xml:space="preserve">The </w:t>
      </w:r>
      <w:r w:rsidR="001B7830">
        <w:t xml:space="preserve">lowest </w:t>
      </w:r>
      <w:r w:rsidR="00C1100B">
        <w:t>reliability</w:t>
      </w:r>
      <w:r w:rsidR="001B7830">
        <w:t xml:space="preserve"> measure</w:t>
      </w:r>
      <w:r w:rsidR="00C1100B">
        <w:t xml:space="preserve"> in both experiments is 0.70 from</w:t>
      </w:r>
      <w:r w:rsidR="00F67A34">
        <w:t xml:space="preserve"> the</w:t>
      </w:r>
      <w:r w:rsidR="00C1100B">
        <w:t xml:space="preserve"> Paired-Comparison task in Experiment 2 and 0.71 </w:t>
      </w:r>
      <w:r w:rsidR="001B7830">
        <w:t xml:space="preserve">for </w:t>
      </w:r>
      <w:r w:rsidR="00F67A34">
        <w:t>the</w:t>
      </w:r>
      <w:r w:rsidR="00C1100B">
        <w:t xml:space="preserve"> Multi-Items Rear</w:t>
      </w:r>
      <w:r w:rsidR="0079077A">
        <w:t>rangement task in Exp</w:t>
      </w:r>
      <w:r w:rsidR="002812CD">
        <w:t xml:space="preserve">eriment 1. </w:t>
      </w:r>
      <w:r w:rsidR="00F67A34">
        <w:t>Even in the worst case, the reliabilities from both tasks are h</w:t>
      </w:r>
      <w:r w:rsidR="00E70204">
        <w:t>ighly reliable, hence</w:t>
      </w:r>
      <w:r w:rsidR="0023302C">
        <w:t>,</w:t>
      </w:r>
      <w:r w:rsidR="00E70204">
        <w:t xml:space="preserve"> we conclude</w:t>
      </w:r>
      <w:r w:rsidR="00CE0C49">
        <w:t>d</w:t>
      </w:r>
      <w:r w:rsidR="00E70204">
        <w:t xml:space="preserve"> there is no reliability issue in the Multi-Items Rearrangement task.</w:t>
      </w:r>
    </w:p>
    <w:p w14:paraId="7F7655E7" w14:textId="3667702B" w:rsidR="00AF19E6" w:rsidRDefault="00AF19E6">
      <w:r>
        <w:t xml:space="preserve">The </w:t>
      </w:r>
      <w:r w:rsidR="001B7830">
        <w:t xml:space="preserve">lowest </w:t>
      </w:r>
      <w:r>
        <w:t xml:space="preserve">validity </w:t>
      </w:r>
      <w:r w:rsidR="00F6291E">
        <w:t xml:space="preserve">coefficient </w:t>
      </w:r>
      <w:r w:rsidR="000F371A">
        <w:t>from both experim</w:t>
      </w:r>
      <w:r w:rsidR="00627BD0">
        <w:t xml:space="preserve">ents </w:t>
      </w:r>
      <w:r w:rsidR="00F6291E">
        <w:t>was</w:t>
      </w:r>
      <w:r w:rsidR="00627BD0">
        <w:t xml:space="preserve"> 0.77 </w:t>
      </w:r>
      <w:r w:rsidR="001B7830">
        <w:t xml:space="preserve">for </w:t>
      </w:r>
      <w:r w:rsidR="00627BD0">
        <w:t>Experiment 2, which</w:t>
      </w:r>
      <w:r w:rsidR="00FC4D56">
        <w:t xml:space="preserve"> was</w:t>
      </w:r>
      <w:r w:rsidR="00F6291E">
        <w:t xml:space="preserve"> produced by a</w:t>
      </w:r>
      <w:r w:rsidR="00627BD0">
        <w:t xml:space="preserve"> participant with low reliability</w:t>
      </w:r>
      <w:r w:rsidR="00F6291E">
        <w:t xml:space="preserve"> value</w:t>
      </w:r>
      <w:r w:rsidR="00627BD0">
        <w:t xml:space="preserve"> </w:t>
      </w:r>
      <w:r w:rsidR="00F6291E">
        <w:t xml:space="preserve">in </w:t>
      </w:r>
      <w:r w:rsidR="00627BD0">
        <w:t>the Paired-Comparison task.</w:t>
      </w:r>
      <w:r w:rsidR="00FC4D56">
        <w:t xml:space="preserve"> </w:t>
      </w:r>
      <w:commentRangeStart w:id="22"/>
      <w:r w:rsidR="00FC4D56">
        <w:t>Low within-task reliability is an indicator of higher variance among data points of the produced similarity matrices, which in turn has a negative effect on the between-task correlation constituting the validity measure</w:t>
      </w:r>
      <w:commentRangeEnd w:id="22"/>
      <w:r w:rsidR="00FC4D56">
        <w:rPr>
          <w:rStyle w:val="CommentReference"/>
        </w:rPr>
        <w:commentReference w:id="22"/>
      </w:r>
      <w:r w:rsidR="00FC4D56">
        <w:t>.</w:t>
      </w:r>
      <w:r w:rsidR="00F05CAE">
        <w:t xml:space="preserve"> Still</w:t>
      </w:r>
      <w:r w:rsidR="008003E9">
        <w:t>, the Multi-Items Rearrangement task is highly reliable even without considering the reduc</w:t>
      </w:r>
      <w:r w:rsidR="00160D04">
        <w:t>tion</w:t>
      </w:r>
      <w:r w:rsidR="008003E9">
        <w:t xml:space="preserve"> of the validity from the low reliability of the Paired-Comparison task. </w:t>
      </w:r>
      <w:r w:rsidR="008A418E">
        <w:lastRenderedPageBreak/>
        <w:t>The result from Multidimensional Scaling</w:t>
      </w:r>
      <w:r w:rsidR="00F05CAE">
        <w:t xml:space="preserve"> has</w:t>
      </w:r>
      <w:r w:rsidR="008A418E">
        <w:t xml:space="preserve"> also shown that both tasks </w:t>
      </w:r>
      <w:r w:rsidR="00F05CAE">
        <w:t xml:space="preserve">yielded </w:t>
      </w:r>
      <w:r w:rsidR="008A418E">
        <w:t xml:space="preserve">almost identical </w:t>
      </w:r>
      <w:r w:rsidR="00F05CAE">
        <w:t>spatial organization</w:t>
      </w:r>
      <w:r w:rsidR="008A418E">
        <w:t>.</w:t>
      </w:r>
      <w:r w:rsidR="00CE0C49">
        <w:t xml:space="preserve"> W</w:t>
      </w:r>
      <w:r w:rsidR="00DB673B">
        <w:t>e</w:t>
      </w:r>
      <w:r w:rsidR="00F05CAE">
        <w:t xml:space="preserve"> thus</w:t>
      </w:r>
      <w:r w:rsidR="00DB673B">
        <w:t xml:space="preserve"> conclude that there is no validity issue in the Multi-Items Rearrangement task.</w:t>
      </w:r>
    </w:p>
    <w:p w14:paraId="2E9A2040" w14:textId="487E39E7" w:rsidR="008F5266" w:rsidRPr="00331A40" w:rsidDel="008F5266" w:rsidRDefault="00B918B3" w:rsidP="008F5266">
      <w:pPr>
        <w:rPr>
          <w:del w:id="23" w:author="Hsuan-Yu Lin" w:date="2017-08-07T16:12:00Z"/>
          <w:moveTo w:id="24" w:author="Hsuan-Yu Lin" w:date="2017-08-07T16:12:00Z"/>
          <w:rFonts w:eastAsia="MS Gothic"/>
        </w:rPr>
      </w:pPr>
      <w:ins w:id="25" w:author="Alexei Fischer" w:date="2017-07-01T22:23:00Z">
        <w:r>
          <w:rPr>
            <w:rFonts w:eastAsia="MS Gothic"/>
          </w:rPr>
          <w:t xml:space="preserve">Furthermore, </w:t>
        </w:r>
        <w:del w:id="26" w:author="Hsuan-Yu Lin" w:date="2017-08-07T15:15:00Z">
          <w:r w:rsidDel="000B0E98">
            <w:rPr>
              <w:rFonts w:eastAsia="MS Gothic"/>
            </w:rPr>
            <w:delText>we’ve observed that on average</w:delText>
          </w:r>
        </w:del>
      </w:ins>
      <w:ins w:id="27" w:author="Alexei Fischer" w:date="2017-07-01T22:25:00Z">
        <w:del w:id="28" w:author="Hsuan-Yu Lin" w:date="2017-08-07T15:15:00Z">
          <w:r w:rsidDel="000B0E98">
            <w:rPr>
              <w:rFonts w:eastAsia="MS Gothic"/>
            </w:rPr>
            <w:delText>,</w:delText>
          </w:r>
        </w:del>
      </w:ins>
      <w:ins w:id="29" w:author="Alexei Fischer" w:date="2017-07-01T22:23:00Z">
        <w:del w:id="30" w:author="Hsuan-Yu Lin" w:date="2017-08-07T15:15:00Z">
          <w:r w:rsidDel="000B0E98">
            <w:rPr>
              <w:rFonts w:eastAsia="MS Gothic"/>
            </w:rPr>
            <w:delText xml:space="preserve"> </w:delText>
          </w:r>
        </w:del>
        <w:r>
          <w:rPr>
            <w:rFonts w:eastAsia="MS Gothic"/>
          </w:rPr>
          <w:t xml:space="preserve">participants completed the </w:t>
        </w:r>
      </w:ins>
      <w:ins w:id="31" w:author="Alexei Fischer" w:date="2017-07-01T22:24:00Z">
        <w:r>
          <w:rPr>
            <w:rFonts w:eastAsia="MS Gothic" w:hint="eastAsia"/>
          </w:rPr>
          <w:t>Multi-Items Rearrangement task</w:t>
        </w:r>
      </w:ins>
      <w:ins w:id="32" w:author="Alexei Fischer" w:date="2017-07-01T22:25:00Z">
        <w:r>
          <w:rPr>
            <w:rFonts w:eastAsia="MS Gothic"/>
          </w:rPr>
          <w:t xml:space="preserve"> in</w:t>
        </w:r>
      </w:ins>
      <w:ins w:id="33" w:author="Alexei Fischer" w:date="2017-07-02T14:33:00Z">
        <w:r w:rsidR="009B58A9">
          <w:rPr>
            <w:rFonts w:eastAsia="MS Gothic"/>
          </w:rPr>
          <w:t xml:space="preserve"> approximately</w:t>
        </w:r>
      </w:ins>
      <w:ins w:id="34" w:author="Alexei Fischer" w:date="2017-07-01T22:25:00Z">
        <w:r>
          <w:rPr>
            <w:rFonts w:eastAsia="MS Gothic"/>
          </w:rPr>
          <w:t xml:space="preserve"> half the time it took them to complete the Paired-Comparison task.</w:t>
        </w:r>
      </w:ins>
      <w:ins w:id="35" w:author="Hsuan-Yu Lin" w:date="2017-08-07T15:16:00Z">
        <w:r w:rsidR="00E420D6">
          <w:rPr>
            <w:rFonts w:eastAsia="MS Gothic"/>
          </w:rPr>
          <w:t xml:space="preserve"> </w:t>
        </w:r>
      </w:ins>
      <w:moveToRangeStart w:id="36" w:author="Hsuan-Yu Lin" w:date="2017-08-07T16:12:00Z" w:name="move489885699"/>
      <w:moveTo w:id="37" w:author="Hsuan-Yu Lin" w:date="2017-08-07T16:12:00Z">
        <w:r w:rsidR="008F5266">
          <w:rPr>
            <w:rFonts w:eastAsia="MS Gothic"/>
          </w:rPr>
          <w:t>Although the Multi-Items Rearrangement task took much longer time to complete a trial (39.64s vs. 3.77s in Experiment 1, 28.19s vs. 2.98s in Experiment 2), the Multi-Items Rearrangement task requires less trials (16 vs. 240), results in shorter time to complete the task.</w:t>
        </w:r>
      </w:moveTo>
    </w:p>
    <w:moveToRangeEnd w:id="36"/>
    <w:p w14:paraId="1ECE0685" w14:textId="66B4F54C" w:rsidR="00E420D6" w:rsidRDefault="00E420D6">
      <w:pPr>
        <w:ind w:firstLine="0"/>
        <w:rPr>
          <w:ins w:id="38" w:author="Hsuan-Yu Lin" w:date="2017-08-07T15:16:00Z"/>
          <w:rFonts w:eastAsia="MS Gothic"/>
        </w:rPr>
        <w:pPrChange w:id="39" w:author="Hsuan-Yu Lin" w:date="2017-08-07T16:12:00Z">
          <w:pPr/>
        </w:pPrChange>
      </w:pPr>
    </w:p>
    <w:p w14:paraId="14399FA6" w14:textId="001994BF" w:rsidR="00C93891" w:rsidRDefault="001B10D6" w:rsidP="004F4BB9">
      <w:pPr>
        <w:rPr>
          <w:ins w:id="40" w:author="Alexei Fischer" w:date="2017-07-01T22:22:00Z"/>
          <w:rFonts w:eastAsia="MS Gothic"/>
        </w:rPr>
      </w:pPr>
      <w:ins w:id="41" w:author="Alexei Fischer" w:date="2017-07-02T14:33:00Z">
        <w:r>
          <w:rPr>
            <w:rFonts w:eastAsia="MS Gothic"/>
          </w:rPr>
          <w:t xml:space="preserve"> </w:t>
        </w:r>
      </w:ins>
      <w:moveFromRangeStart w:id="42" w:author="Hsuan-Yu Lin" w:date="2017-08-07T16:14:00Z" w:name="move489885795"/>
      <w:moveFrom w:id="43" w:author="Hsuan-Yu Lin" w:date="2017-08-07T16:14:00Z">
        <w:ins w:id="44" w:author="Alexei Fischer" w:date="2017-07-02T14:35:00Z">
          <w:r w:rsidDel="0008692F">
            <w:rPr>
              <w:rFonts w:eastAsia="MS Gothic"/>
            </w:rPr>
            <w:t>On Experiment 1 and 2, the number of items presented</w:t>
          </w:r>
        </w:ins>
        <w:ins w:id="45" w:author="Alexei Fischer" w:date="2017-07-02T14:37:00Z">
          <w:r w:rsidDel="0008692F">
            <w:rPr>
              <w:rFonts w:eastAsia="MS Gothic"/>
            </w:rPr>
            <w:t xml:space="preserve"> per trial </w:t>
          </w:r>
        </w:ins>
        <w:ins w:id="46" w:author="Alexei Fischer" w:date="2017-07-02T14:35:00Z">
          <w:r w:rsidDel="0008692F">
            <w:rPr>
              <w:rFonts w:eastAsia="MS Gothic"/>
            </w:rPr>
            <w:t>in the Multi-Item Arr</w:t>
          </w:r>
        </w:ins>
        <w:ins w:id="47" w:author="Alexei Fischer" w:date="2017-07-02T14:36:00Z">
          <w:r w:rsidDel="0008692F">
            <w:rPr>
              <w:rFonts w:eastAsia="MS Gothic"/>
            </w:rPr>
            <w:t>an</w:t>
          </w:r>
        </w:ins>
        <w:ins w:id="48" w:author="Alexei Fischer" w:date="2017-07-02T14:35:00Z">
          <w:r w:rsidDel="0008692F">
            <w:rPr>
              <w:rFonts w:eastAsia="MS Gothic"/>
            </w:rPr>
            <w:t>g</w:t>
          </w:r>
        </w:ins>
        <w:ins w:id="49" w:author="Alexei Fischer" w:date="2017-07-02T14:36:00Z">
          <w:r w:rsidDel="0008692F">
            <w:rPr>
              <w:rFonts w:eastAsia="MS Gothic"/>
            </w:rPr>
            <w:t xml:space="preserve">ement task was 8, resulting in 16 trials total. </w:t>
          </w:r>
        </w:ins>
        <w:commentRangeStart w:id="50"/>
        <w:commentRangeStart w:id="51"/>
        <w:ins w:id="52" w:author="Alexei Fischer" w:date="2017-07-02T14:37:00Z">
          <w:r w:rsidDel="0008692F">
            <w:rPr>
              <w:rFonts w:eastAsia="MS Gothic"/>
            </w:rPr>
            <w:t xml:space="preserve">We believe that the time saving aspect of the Multi-Item Arrangement task </w:t>
          </w:r>
        </w:ins>
        <w:ins w:id="53" w:author="Alexei Fischer" w:date="2017-07-02T14:39:00Z">
          <w:r w:rsidDel="0008692F">
            <w:rPr>
              <w:rFonts w:eastAsia="MS Gothic"/>
            </w:rPr>
            <w:t>could</w:t>
          </w:r>
        </w:ins>
        <w:ins w:id="54" w:author="Alexei Fischer" w:date="2017-07-02T14:37:00Z">
          <w:r w:rsidDel="0008692F">
            <w:rPr>
              <w:rFonts w:eastAsia="MS Gothic"/>
            </w:rPr>
            <w:t xml:space="preserve"> be </w:t>
          </w:r>
        </w:ins>
        <w:ins w:id="55" w:author="Alexei Fischer" w:date="2017-07-02T14:39:00Z">
          <w:r w:rsidDel="0008692F">
            <w:rPr>
              <w:rFonts w:eastAsia="MS Gothic"/>
            </w:rPr>
            <w:t xml:space="preserve">further </w:t>
          </w:r>
        </w:ins>
        <w:ins w:id="56" w:author="Alexei Fischer" w:date="2017-07-02T14:38:00Z">
          <w:r w:rsidDel="0008692F">
            <w:rPr>
              <w:rFonts w:eastAsia="MS Gothic"/>
            </w:rPr>
            <w:t>improved</w:t>
          </w:r>
        </w:ins>
        <w:ins w:id="57" w:author="Alexei Fischer" w:date="2017-07-02T14:37:00Z">
          <w:r w:rsidDel="0008692F">
            <w:rPr>
              <w:rFonts w:eastAsia="MS Gothic"/>
            </w:rPr>
            <w:t xml:space="preserve"> by </w:t>
          </w:r>
        </w:ins>
        <w:ins w:id="58" w:author="Alexei Fischer" w:date="2017-07-02T14:38:00Z">
          <w:r w:rsidDel="0008692F">
            <w:rPr>
              <w:rFonts w:eastAsia="MS Gothic"/>
            </w:rPr>
            <w:t xml:space="preserve">increasing the number items </w:t>
          </w:r>
        </w:ins>
        <w:ins w:id="59" w:author="Alexei Fischer" w:date="2017-07-02T14:39:00Z">
          <w:r w:rsidDel="0008692F">
            <w:rPr>
              <w:rFonts w:eastAsia="MS Gothic"/>
            </w:rPr>
            <w:t>presented in a trial, since this would</w:t>
          </w:r>
        </w:ins>
        <w:ins w:id="60" w:author="Alexei Fischer" w:date="2017-07-02T14:40:00Z">
          <w:r w:rsidDel="0008692F">
            <w:rPr>
              <w:rFonts w:eastAsia="MS Gothic"/>
            </w:rPr>
            <w:t xml:space="preserve"> greatly decrease the number of trials required to complete the task</w:t>
          </w:r>
        </w:ins>
        <w:ins w:id="61" w:author="Alexei Fischer" w:date="2017-07-02T14:39:00Z">
          <w:r w:rsidDel="0008692F">
            <w:rPr>
              <w:rFonts w:eastAsia="MS Gothic"/>
            </w:rPr>
            <w:t>.</w:t>
          </w:r>
        </w:ins>
        <w:commentRangeEnd w:id="50"/>
        <w:ins w:id="62" w:author="Alexei Fischer" w:date="2017-07-02T14:41:00Z">
          <w:r w:rsidR="00866E92" w:rsidDel="0008692F">
            <w:rPr>
              <w:rStyle w:val="CommentReference"/>
            </w:rPr>
            <w:commentReference w:id="50"/>
          </w:r>
        </w:ins>
        <w:commentRangeEnd w:id="51"/>
        <w:r w:rsidR="007861D3" w:rsidDel="0008692F">
          <w:rPr>
            <w:rStyle w:val="CommentReference"/>
          </w:rPr>
          <w:commentReference w:id="51"/>
        </w:r>
      </w:moveFrom>
      <w:moveFromRangeEnd w:id="42"/>
    </w:p>
    <w:p w14:paraId="79CA8988" w14:textId="084545D6" w:rsidR="001318F1" w:rsidRPr="00331A40" w:rsidRDefault="00331A40" w:rsidP="004F4BB9">
      <w:pPr>
        <w:rPr>
          <w:rFonts w:eastAsia="MS Gothic"/>
        </w:rPr>
      </w:pPr>
      <w:del w:id="63" w:author="Alexei Fischer" w:date="2017-07-02T14:40:00Z">
        <w:r w:rsidDel="001B10D6">
          <w:rPr>
            <w:rFonts w:eastAsia="MS Gothic" w:hint="eastAsia"/>
          </w:rPr>
          <w:delText xml:space="preserve">The Multi-Items Rearrangement task </w:delText>
        </w:r>
        <w:r w:rsidR="00550D58" w:rsidDel="001B10D6">
          <w:rPr>
            <w:rFonts w:eastAsia="MS Gothic"/>
          </w:rPr>
          <w:delText>took</w:delText>
        </w:r>
        <w:r w:rsidR="00BE3703" w:rsidDel="001B10D6">
          <w:rPr>
            <w:rFonts w:eastAsia="MS Gothic"/>
          </w:rPr>
          <w:delText xml:space="preserve"> almost</w:delText>
        </w:r>
        <w:r w:rsidR="00550D58" w:rsidDel="001B10D6">
          <w:rPr>
            <w:rFonts w:eastAsia="MS Gothic"/>
          </w:rPr>
          <w:delText xml:space="preserve"> half of the time for participants to complete comparing to the time for the Pair</w:delText>
        </w:r>
        <w:r w:rsidR="001A2E51" w:rsidDel="001B10D6">
          <w:rPr>
            <w:rFonts w:eastAsia="MS Gothic"/>
          </w:rPr>
          <w:delText xml:space="preserve">ed-Comparison task. </w:delText>
        </w:r>
      </w:del>
      <w:moveFromRangeStart w:id="64" w:author="Hsuan-Yu Lin" w:date="2017-08-07T16:12:00Z" w:name="move489885699"/>
      <w:moveFrom w:id="65" w:author="Hsuan-Yu Lin" w:date="2017-08-07T16:12:00Z">
        <w:r w:rsidR="00560941" w:rsidDel="008F5266">
          <w:rPr>
            <w:rFonts w:eastAsia="MS Gothic"/>
          </w:rPr>
          <w:t>Although the Multi-Items Rearrangement task took much longer time to complete a trial (39.64s</w:t>
        </w:r>
        <w:r w:rsidR="00F86B6B" w:rsidDel="008F5266">
          <w:rPr>
            <w:rFonts w:eastAsia="MS Gothic"/>
          </w:rPr>
          <w:t xml:space="preserve"> vs. 3.77s</w:t>
        </w:r>
        <w:r w:rsidR="00962198" w:rsidDel="008F5266">
          <w:rPr>
            <w:rFonts w:eastAsia="MS Gothic"/>
          </w:rPr>
          <w:t xml:space="preserve"> in Experiment 1, 28.19s vs. 2.98s</w:t>
        </w:r>
        <w:r w:rsidR="00997C09" w:rsidDel="008F5266">
          <w:rPr>
            <w:rFonts w:eastAsia="MS Gothic"/>
          </w:rPr>
          <w:t xml:space="preserve"> in Experiment 2</w:t>
        </w:r>
        <w:r w:rsidR="00560941" w:rsidDel="008F5266">
          <w:rPr>
            <w:rFonts w:eastAsia="MS Gothic"/>
          </w:rPr>
          <w:t xml:space="preserve">), </w:t>
        </w:r>
        <w:r w:rsidR="006E112F" w:rsidDel="008F5266">
          <w:rPr>
            <w:rFonts w:eastAsia="MS Gothic"/>
          </w:rPr>
          <w:t xml:space="preserve">the Multi-Items Rearrangement task </w:t>
        </w:r>
        <w:r w:rsidR="00D00FE9" w:rsidDel="008F5266">
          <w:rPr>
            <w:rFonts w:eastAsia="MS Gothic"/>
          </w:rPr>
          <w:t>requires less trials (16 vs. 240), results in shorter time to complete the task.</w:t>
        </w:r>
      </w:moveFrom>
      <w:moveFromRangeEnd w:id="64"/>
    </w:p>
    <w:p w14:paraId="6A0B281B" w14:textId="77777777" w:rsidR="000A6AA5" w:rsidRDefault="000A6AA5" w:rsidP="000A6AA5">
      <w:pPr>
        <w:pStyle w:val="Heading1"/>
        <w:rPr>
          <w:rFonts w:eastAsia="MS Gothic"/>
        </w:rPr>
      </w:pPr>
      <w:r>
        <w:rPr>
          <w:rFonts w:eastAsia="MS Gothic" w:hint="eastAsia"/>
        </w:rPr>
        <w:t>General Discussion</w:t>
      </w:r>
    </w:p>
    <w:p w14:paraId="490E7DD5" w14:textId="6198F5B2" w:rsidR="00A9358E" w:rsidRDefault="003D5E81" w:rsidP="00A9358E">
      <w:pPr>
        <w:rPr>
          <w:ins w:id="66" w:author="Hsuan-Yu Lin" w:date="2017-08-07T16:14:00Z"/>
        </w:rPr>
      </w:pPr>
      <w:r>
        <w:rPr>
          <w:rFonts w:eastAsia="MS Gothic" w:hint="eastAsia"/>
        </w:rPr>
        <w:t xml:space="preserve">In this study, we introduced a new task for acquiring similarity matrix </w:t>
      </w:r>
      <w:r w:rsidRPr="00DB2A41">
        <w:rPr>
          <w:rFonts w:cstheme="minorHAnsi"/>
        </w:rPr>
        <w:t>—</w:t>
      </w:r>
      <w:r w:rsidRPr="00DB2A41">
        <w:rPr>
          <w:rFonts w:hint="eastAsia"/>
        </w:rPr>
        <w:t xml:space="preserve"> </w:t>
      </w:r>
      <w:r w:rsidR="00D857F8">
        <w:t xml:space="preserve">the </w:t>
      </w:r>
      <w:r w:rsidR="00DB2A41">
        <w:t xml:space="preserve">Multi-Items Rearrangement task </w:t>
      </w:r>
      <w:r w:rsidR="00DB2A41" w:rsidRPr="00DB2A41">
        <w:rPr>
          <w:rFonts w:cstheme="minorHAnsi"/>
        </w:rPr>
        <w:t>—</w:t>
      </w:r>
      <w:r w:rsidR="00DB2A41">
        <w:rPr>
          <w:rFonts w:cstheme="minorHAnsi"/>
        </w:rPr>
        <w:t xml:space="preserve"> </w:t>
      </w:r>
      <w:r w:rsidR="00B939E6">
        <w:rPr>
          <w:rFonts w:cstheme="minorHAnsi"/>
        </w:rPr>
        <w:t>and two experiments to examine the</w:t>
      </w:r>
      <w:r w:rsidR="0072153E">
        <w:rPr>
          <w:rFonts w:cstheme="minorHAnsi"/>
        </w:rPr>
        <w:t xml:space="preserve"> reliability</w:t>
      </w:r>
      <w:r w:rsidR="001318F1">
        <w:rPr>
          <w:rFonts w:cstheme="minorHAnsi"/>
        </w:rPr>
        <w:t xml:space="preserve">, </w:t>
      </w:r>
      <w:r w:rsidR="00B939E6">
        <w:rPr>
          <w:rFonts w:cstheme="minorHAnsi"/>
        </w:rPr>
        <w:t>the</w:t>
      </w:r>
      <w:r w:rsidR="0072153E">
        <w:rPr>
          <w:rFonts w:cstheme="minorHAnsi"/>
        </w:rPr>
        <w:t xml:space="preserve"> validity</w:t>
      </w:r>
      <w:r w:rsidR="001318F1">
        <w:rPr>
          <w:rFonts w:cstheme="minorHAnsi"/>
        </w:rPr>
        <w:t>, and the time efficiency</w:t>
      </w:r>
      <w:r w:rsidR="00B939E6">
        <w:rPr>
          <w:rFonts w:cstheme="minorHAnsi"/>
        </w:rPr>
        <w:t xml:space="preserve"> of the task. </w:t>
      </w:r>
      <w:r w:rsidR="0072153E">
        <w:rPr>
          <w:rFonts w:cstheme="minorHAnsi"/>
        </w:rPr>
        <w:t xml:space="preserve">The experiments shown that the Multi-Items Rearrangement task </w:t>
      </w:r>
      <w:r w:rsidR="00741795">
        <w:rPr>
          <w:rFonts w:cstheme="minorHAnsi"/>
        </w:rPr>
        <w:t xml:space="preserve">is reliable </w:t>
      </w:r>
      <w:r w:rsidR="00741795">
        <w:rPr>
          <w:rFonts w:cstheme="minorHAnsi"/>
        </w:rPr>
        <w:lastRenderedPageBreak/>
        <w:t>and valid</w:t>
      </w:r>
      <w:r w:rsidR="00DC7BBE">
        <w:rPr>
          <w:rFonts w:cstheme="minorHAnsi"/>
        </w:rPr>
        <w:t xml:space="preserve"> method</w:t>
      </w:r>
      <w:r w:rsidR="00741795">
        <w:rPr>
          <w:rFonts w:cstheme="minorHAnsi"/>
        </w:rPr>
        <w:t xml:space="preserve"> of acquiring similarity matric</w:t>
      </w:r>
      <w:r w:rsidR="00DC7BBE">
        <w:rPr>
          <w:rFonts w:cstheme="minorHAnsi"/>
        </w:rPr>
        <w:t>es</w:t>
      </w:r>
      <w:r w:rsidR="00741795">
        <w:rPr>
          <w:rFonts w:cstheme="minorHAnsi"/>
        </w:rPr>
        <w:t xml:space="preserve"> while </w:t>
      </w:r>
      <w:r w:rsidR="00A6101A">
        <w:rPr>
          <w:rFonts w:cstheme="minorHAnsi"/>
        </w:rPr>
        <w:t>taking</w:t>
      </w:r>
      <w:r w:rsidR="00741795">
        <w:rPr>
          <w:rFonts w:cstheme="minorHAnsi"/>
        </w:rPr>
        <w:t xml:space="preserve"> only half of the time required </w:t>
      </w:r>
      <w:r w:rsidR="00BE2E44">
        <w:rPr>
          <w:rFonts w:cstheme="minorHAnsi"/>
        </w:rPr>
        <w:t>by</w:t>
      </w:r>
      <w:r w:rsidR="00741795">
        <w:rPr>
          <w:rFonts w:cstheme="minorHAnsi"/>
        </w:rPr>
        <w:t xml:space="preserve"> the Paired-Comparison task.</w:t>
      </w:r>
      <w:r w:rsidR="008A40A4">
        <w:rPr>
          <w:rFonts w:cstheme="minorHAnsi"/>
        </w:rPr>
        <w:t xml:space="preserve"> </w:t>
      </w:r>
      <w:r w:rsidR="00D857F8">
        <w:rPr>
          <w:rFonts w:cstheme="minorHAnsi"/>
        </w:rPr>
        <w:t>The time efficiency</w:t>
      </w:r>
      <w:r w:rsidR="00734F42">
        <w:rPr>
          <w:rFonts w:cstheme="minorHAnsi"/>
        </w:rPr>
        <w:t xml:space="preserve"> of the Multi-Items Rearrangement task</w:t>
      </w:r>
      <w:r w:rsidR="00D857F8">
        <w:rPr>
          <w:rFonts w:cstheme="minorHAnsi"/>
        </w:rPr>
        <w:t xml:space="preserve"> allows the </w:t>
      </w:r>
      <w:r w:rsidR="00734F42">
        <w:t>experimenter to acquire the similarity matrices</w:t>
      </w:r>
      <w:r w:rsidR="006564A6">
        <w:t xml:space="preserve"> for individual participants</w:t>
      </w:r>
      <w:r w:rsidR="00DB15BC">
        <w:t xml:space="preserve"> when previously unfeasible</w:t>
      </w:r>
      <w:r w:rsidR="00F779F8">
        <w:t xml:space="preserve">, </w:t>
      </w:r>
      <w:r w:rsidR="00BE2E44">
        <w:t>for example</w:t>
      </w:r>
      <w:r w:rsidR="00F779F8">
        <w:t>,</w:t>
      </w:r>
      <w:r w:rsidR="00BE2E44">
        <w:t xml:space="preserve"> when</w:t>
      </w:r>
      <w:r w:rsidR="00F779F8">
        <w:t xml:space="preserve"> the item set is too large</w:t>
      </w:r>
      <w:r w:rsidR="006564A6">
        <w:t xml:space="preserve">. </w:t>
      </w:r>
      <w:r w:rsidR="00916F9C">
        <w:t>Some</w:t>
      </w:r>
      <w:r w:rsidR="00320451">
        <w:t xml:space="preserve"> studies</w:t>
      </w:r>
      <w:r w:rsidR="00BE2E44">
        <w:t xml:space="preserve"> applied the strategy of</w:t>
      </w:r>
      <w:r w:rsidR="00320451">
        <w:t xml:space="preserve"> acquir</w:t>
      </w:r>
      <w:r w:rsidR="00BE2E44">
        <w:t>ing</w:t>
      </w:r>
      <w:r w:rsidR="00320451">
        <w:t xml:space="preserve"> </w:t>
      </w:r>
      <w:r w:rsidR="00EC592E">
        <w:t xml:space="preserve">only a subset of the complete similarity matrix from each </w:t>
      </w:r>
      <w:r w:rsidR="00320451">
        <w:t>individual participant</w:t>
      </w:r>
      <w:r w:rsidR="00EC592E">
        <w:t>,</w:t>
      </w:r>
      <w:r w:rsidR="00BE2E44">
        <w:t xml:space="preserve"> and</w:t>
      </w:r>
      <w:r w:rsidR="00320451">
        <w:t xml:space="preserve"> then assembl</w:t>
      </w:r>
      <w:r w:rsidR="00BE2E44">
        <w:t>ing</w:t>
      </w:r>
      <w:r w:rsidR="008806D2">
        <w:t xml:space="preserve"> </w:t>
      </w:r>
      <w:r w:rsidR="00EC592E">
        <w:t>the yielded subsets</w:t>
      </w:r>
      <w:r w:rsidR="00320451">
        <w:t xml:space="preserve"> into a </w:t>
      </w:r>
      <w:r w:rsidR="008A7968">
        <w:t xml:space="preserve">full </w:t>
      </w:r>
      <w:r w:rsidR="00320451">
        <w:t>similarity matrix</w:t>
      </w:r>
      <w:r w:rsidR="007F0355">
        <w:t xml:space="preserve"> </w:t>
      </w:r>
      <w:r w:rsidR="00020E26">
        <w:fldChar w:fldCharType="begin"/>
      </w:r>
      <w:r w:rsidR="00020E26">
        <w:instrText xml:space="preserve"> ADDIN ZOTERO_ITEM CSL_CITATION {"citationID":"a365mh5nch","properties":{"formattedCitation":"(Boles &amp; Clifford, 1989)","plainCitation":"(Boles &amp; Clifford, 1989)"},"citationItems":[{"id":698,"uris":["http://zotero.org/users/1327751/items/B9B9BZWF"],"uri":["http://zotero.org/users/1327751/items/B9B9BZWF"],"itemData":{"id":698,"type":"article-journal","title":"An upper- and lowercase alphabetic similarity matrix, with derived generation similarity values","container-title":"Behavior Research Methods, Instruments, &amp; Computers","page":"579-586","volume":"21","issue":"6","source":"link.springer.com","abstract":"A full upper- and lowercase visual similarity matrix is presented for a standard set of computer characters, implemented on the Apple-Psych system. The 2,704 (52×52) letter pairs were rated by 12 subjects each. From the ratings, generation and veridical similarity values are derived, and they are tabled for use in research on mixed-case letter matching. In addition, the results of multidimensional scaling and cluster analyses are presented, which give complementary, simplified descriptions of the data.","DOI":"10.3758/BF03210580","ISSN":"0743-3808, 1532-5970","journalAbbreviation":"Behavior Research Methods, Instruments, &amp; Computers","language":"en","author":[{"family":"Boles","given":"David B."},{"family":"Clifford","given":"John E."}],"issued":{"date-parts":[["1989",11,1]]}}}],"schema":"https://github.com/citation-style-language/schema/raw/master/csl-citation.json"} </w:instrText>
      </w:r>
      <w:r w:rsidR="00020E26">
        <w:fldChar w:fldCharType="separate"/>
      </w:r>
      <w:r w:rsidR="00020E26" w:rsidRPr="00020E26">
        <w:rPr>
          <w:rFonts w:ascii="Times New Roman" w:hAnsi="Times New Roman" w:cs="Times New Roman"/>
        </w:rPr>
        <w:t>(Boles &amp; Clifford, 1989)</w:t>
      </w:r>
      <w:r w:rsidR="00020E26">
        <w:fldChar w:fldCharType="end"/>
      </w:r>
      <w:r w:rsidR="007F0355">
        <w:t xml:space="preserve">. </w:t>
      </w:r>
      <w:r w:rsidR="00666BEC">
        <w:t xml:space="preserve">However, the </w:t>
      </w:r>
      <w:r w:rsidR="00180875">
        <w:t>assembled</w:t>
      </w:r>
      <w:r w:rsidR="00666BEC">
        <w:t xml:space="preserve"> similarity </w:t>
      </w:r>
      <w:r w:rsidR="00EC592E">
        <w:t>is potentially polluted by</w:t>
      </w:r>
      <w:r w:rsidR="00666BEC">
        <w:t xml:space="preserve"> </w:t>
      </w:r>
      <w:r w:rsidR="00EC592E">
        <w:t>inter-</w:t>
      </w:r>
      <w:r w:rsidR="00666BEC">
        <w:t>individual d</w:t>
      </w:r>
      <w:r w:rsidR="009E4098">
        <w:t>ifference</w:t>
      </w:r>
      <w:r w:rsidR="00EC592E">
        <w:t>s in similarity ratings</w:t>
      </w:r>
      <w:r w:rsidR="009E4098">
        <w:t xml:space="preserve"> between p</w:t>
      </w:r>
      <w:r w:rsidR="00B2226D">
        <w:t>articipants</w:t>
      </w:r>
      <w:r w:rsidR="00EC592E">
        <w:t>. This is especially problematic for stimuli which produce large inter-individual differences in similarity rating</w:t>
      </w:r>
      <w:r w:rsidR="00A9358E">
        <w:t>.</w:t>
      </w:r>
    </w:p>
    <w:p w14:paraId="6BD6AC49" w14:textId="7C5D2D43" w:rsidR="0008692F" w:rsidDel="0008692F" w:rsidRDefault="0008692F" w:rsidP="004E08F7">
      <w:pPr>
        <w:rPr>
          <w:del w:id="67" w:author="Hsuan-Yu Lin" w:date="2017-08-07T16:14:00Z"/>
          <w:moveTo w:id="68" w:author="Hsuan-Yu Lin" w:date="2017-08-07T16:14:00Z"/>
        </w:rPr>
      </w:pPr>
      <w:moveToRangeStart w:id="69" w:author="Hsuan-Yu Lin" w:date="2017-08-07T16:14:00Z" w:name="move489885795"/>
      <w:moveTo w:id="70" w:author="Hsuan-Yu Lin" w:date="2017-08-07T16:14:00Z">
        <w:r>
          <w:t xml:space="preserve">On Experiment 1 and 2, the number of items presented per trial in the Multi-Item Arrangement task was 8, resulting in 16 trials total. </w:t>
        </w:r>
        <w:commentRangeStart w:id="71"/>
        <w:r>
          <w:t>We believe that the time saving aspect of the Multi-Item Arrangement task could be further improved by increasing the number items presented in a trial, since this would greatly decrease the number of trials required to complete the task.</w:t>
        </w:r>
      </w:moveTo>
      <w:commentRangeEnd w:id="71"/>
      <w:ins w:id="72" w:author="Hsuan-Yu Lin" w:date="2017-08-07T16:34:00Z">
        <w:r w:rsidR="00B765ED">
          <w:t xml:space="preserve"> </w:t>
        </w:r>
      </w:ins>
      <w:ins w:id="73" w:author="Hsuan-Yu Lin" w:date="2017-08-07T16:36:00Z">
        <w:r w:rsidR="004E08F7">
          <w:t>In a previous study, 16 items were presented in each trials in the Multi-Items Arrangement task</w:t>
        </w:r>
      </w:ins>
      <w:ins w:id="74" w:author="Hsuan-Yu Lin" w:date="2017-08-07T16:37:00Z">
        <w:r w:rsidR="0016152A">
          <w:t xml:space="preserve"> with the item pool of 48 items</w:t>
        </w:r>
      </w:ins>
      <w:ins w:id="75" w:author="Hsuan-Yu Lin" w:date="2017-08-07T16:36:00Z">
        <w:r w:rsidR="00086F83">
          <w:t>.</w:t>
        </w:r>
      </w:ins>
      <w:ins w:id="76" w:author="Hsuan-Yu Lin" w:date="2017-08-07T17:31:00Z">
        <w:r w:rsidR="006D073A">
          <w:t xml:space="preserve"> </w:t>
        </w:r>
      </w:ins>
      <w:ins w:id="77" w:author="Hsuan-Yu Lin" w:date="2017-08-07T17:01:00Z">
        <w:r w:rsidR="00A76F8F">
          <w:t xml:space="preserve">The </w:t>
        </w:r>
      </w:ins>
      <w:ins w:id="78" w:author="Hsuan-Yu Lin" w:date="2017-08-07T17:02:00Z">
        <w:r w:rsidR="00A76F8F">
          <w:t>Multi-Items Arrangement session required approximately 15 minutes to complete.</w:t>
        </w:r>
      </w:ins>
      <w:ins w:id="79" w:author="Hsuan-Yu Lin" w:date="2017-08-07T17:35:00Z">
        <w:r w:rsidR="00003FC9">
          <w:t xml:space="preserve"> If only 8 items were presented in a Multi-Items Arrangement trial, t</w:t>
        </w:r>
      </w:ins>
      <w:ins w:id="80" w:author="Hsuan-Yu Lin" w:date="2017-08-07T17:36:00Z">
        <w:r w:rsidR="00003FC9">
          <w:t>he measurement would require approximately 31 minutes to complete</w:t>
        </w:r>
      </w:ins>
      <w:ins w:id="81" w:author="Hsuan-Yu Lin" w:date="2017-08-07T17:37:00Z">
        <w:r w:rsidR="00703407">
          <w:t xml:space="preserve"> using the</w:t>
        </w:r>
        <w:r w:rsidR="0057423C">
          <w:t xml:space="preserve"> average</w:t>
        </w:r>
        <w:r w:rsidR="00703407">
          <w:t xml:space="preserve"> </w:t>
        </w:r>
        <w:r w:rsidR="0057423C">
          <w:t>duration</w:t>
        </w:r>
        <w:r w:rsidR="00703407">
          <w:t xml:space="preserve"> </w:t>
        </w:r>
        <w:r w:rsidR="0057423C">
          <w:t>acquired</w:t>
        </w:r>
        <w:r w:rsidR="00703407">
          <w:t xml:space="preserve"> from Experiment 2</w:t>
        </w:r>
      </w:ins>
      <w:ins w:id="82" w:author="Hsuan-Yu Lin" w:date="2017-08-07T17:36:00Z">
        <w:r w:rsidR="00003FC9">
          <w:t>.</w:t>
        </w:r>
      </w:ins>
      <w:ins w:id="83" w:author="Hsuan-Yu Lin" w:date="2017-08-07T17:16:00Z">
        <w:r w:rsidR="0084583B">
          <w:t xml:space="preserve"> </w:t>
        </w:r>
      </w:ins>
      <w:moveTo w:id="84" w:author="Hsuan-Yu Lin" w:date="2017-08-07T16:14:00Z">
        <w:del w:id="85" w:author="Hsuan-Yu Lin" w:date="2017-08-07T16:35:00Z">
          <w:r w:rsidDel="002B1C3C">
            <w:rPr>
              <w:rStyle w:val="CommentReference"/>
            </w:rPr>
            <w:commentReference w:id="71"/>
          </w:r>
        </w:del>
      </w:moveTo>
      <w:ins w:id="86" w:author="Hsuan-Yu Lin" w:date="2017-08-07T17:18:00Z">
        <w:r w:rsidR="00B0094E">
          <w:t xml:space="preserve">If the measurement was done with the Paired-Comparison task, </w:t>
        </w:r>
      </w:ins>
      <w:ins w:id="87" w:author="Hsuan-Yu Lin" w:date="2017-08-07T17:21:00Z">
        <w:r w:rsidR="00B0094E">
          <w:t>using the average duration</w:t>
        </w:r>
      </w:ins>
      <w:ins w:id="88" w:author="Hsuan-Yu Lin" w:date="2017-08-07T17:22:00Z">
        <w:r w:rsidR="00B0094E">
          <w:t xml:space="preserve"> of the Paired-Comparison trial</w:t>
        </w:r>
      </w:ins>
      <w:ins w:id="89" w:author="Hsuan-Yu Lin" w:date="2017-08-07T17:21:00Z">
        <w:r w:rsidR="00B0094E">
          <w:t xml:space="preserve"> acquired from Experiment 2</w:t>
        </w:r>
      </w:ins>
      <w:ins w:id="90" w:author="Hsuan-Yu Lin" w:date="2017-08-07T17:22:00Z">
        <w:r w:rsidR="00B0094E">
          <w:t xml:space="preserve">, </w:t>
        </w:r>
      </w:ins>
      <w:ins w:id="91" w:author="Hsuan-Yu Lin" w:date="2017-08-07T17:23:00Z">
        <w:r w:rsidR="00B0094E">
          <w:t>the measurement would take approximately 5</w:t>
        </w:r>
        <w:r w:rsidR="00C4482F">
          <w:t>6 minutes.</w:t>
        </w:r>
      </w:ins>
      <w:ins w:id="92" w:author="Hsuan-Yu Lin" w:date="2017-08-07T17:41:00Z">
        <w:r w:rsidR="007C4274">
          <w:t xml:space="preserve"> The estimate time to complete the measurement</w:t>
        </w:r>
      </w:ins>
      <w:ins w:id="93" w:author="Hsuan-Yu Lin" w:date="2017-08-07T17:55:00Z">
        <w:r w:rsidR="007F1FCA">
          <w:t xml:space="preserve"> with different number of items presented in a trial under different number of items in the item pool</w:t>
        </w:r>
      </w:ins>
      <w:ins w:id="94" w:author="Hsuan-Yu Lin" w:date="2017-08-07T17:41:00Z">
        <w:r w:rsidR="007C4274">
          <w:t xml:space="preserve"> is </w:t>
        </w:r>
      </w:ins>
      <w:ins w:id="95" w:author="Hsuan-Yu Lin" w:date="2017-08-07T17:42:00Z">
        <w:r w:rsidR="007C4274">
          <w:t xml:space="preserve">shown in Figure </w:t>
        </w:r>
      </w:ins>
      <w:ins w:id="96" w:author="Hsuan-Yu Lin" w:date="2017-08-07T17:54:00Z">
        <w:r w:rsidR="006F782C">
          <w:fldChar w:fldCharType="begin"/>
        </w:r>
        <w:r w:rsidR="006F782C">
          <w:instrText xml:space="preserve"> REF f_time_estimate \h </w:instrText>
        </w:r>
      </w:ins>
      <w:r w:rsidR="006F782C">
        <w:fldChar w:fldCharType="separate"/>
      </w:r>
      <w:ins w:id="97" w:author="Hsuan-Yu Lin" w:date="2017-08-07T17:54:00Z">
        <w:r w:rsidR="006F782C">
          <w:rPr>
            <w:rStyle w:val="Emphasis"/>
            <w:noProof/>
          </w:rPr>
          <w:t>5</w:t>
        </w:r>
        <w:r w:rsidR="006F782C">
          <w:fldChar w:fldCharType="end"/>
        </w:r>
      </w:ins>
      <w:ins w:id="98" w:author="Hsuan-Yu Lin" w:date="2017-08-07T17:55:00Z">
        <w:r w:rsidR="006F782C">
          <w:t>.</w:t>
        </w:r>
      </w:ins>
    </w:p>
    <w:moveToRangeEnd w:id="69"/>
    <w:p w14:paraId="44168CD3" w14:textId="77777777" w:rsidR="0008692F" w:rsidRDefault="0008692F" w:rsidP="0008692F"/>
    <w:p w14:paraId="78604A4A" w14:textId="52CCEEAA" w:rsidR="00FF4309" w:rsidRDefault="00E82DDB" w:rsidP="00FF4309">
      <w:r>
        <w:lastRenderedPageBreak/>
        <w:t>The Multi-Items Rearrangement task does not come without disadvantage</w:t>
      </w:r>
      <w:r w:rsidR="00EC592E">
        <w:t>s</w:t>
      </w:r>
      <w:r>
        <w:t xml:space="preserve">. </w:t>
      </w:r>
      <w:r w:rsidR="00EC592E">
        <w:t xml:space="preserve">The relationship between three items can be perfectly represented on two-dimensional space regardless the dimensionality of the representation. However, with four or more items, the relationship between items cannot always be represented on a two dimensional without distortion. </w:t>
      </w:r>
      <w:r w:rsidR="00BC7CAD">
        <w:t xml:space="preserve">Because the task </w:t>
      </w:r>
      <w:r w:rsidR="00EC592E">
        <w:t>prompts</w:t>
      </w:r>
      <w:r w:rsidR="00BE5D42">
        <w:t xml:space="preserve"> participants to </w:t>
      </w:r>
      <w:r w:rsidR="00BC7CAD">
        <w:t>reflect the similarity</w:t>
      </w:r>
      <w:r w:rsidR="00B55C50">
        <w:t xml:space="preserve"> between items</w:t>
      </w:r>
      <w:r w:rsidR="00BC7CAD">
        <w:t xml:space="preserve"> on</w:t>
      </w:r>
      <w:r w:rsidR="00EC592E">
        <w:t xml:space="preserve"> a</w:t>
      </w:r>
      <w:r w:rsidR="00BC7CAD">
        <w:t xml:space="preserve"> two </w:t>
      </w:r>
      <w:r w:rsidR="00002CA9">
        <w:t>dimensional</w:t>
      </w:r>
      <w:r w:rsidR="00EC592E">
        <w:t xml:space="preserve"> plane</w:t>
      </w:r>
      <w:r w:rsidR="00ED2C2D">
        <w:t xml:space="preserve">, </w:t>
      </w:r>
      <w:r w:rsidR="00557FEF">
        <w:t>the measurement might miss some complex relationship between items.</w:t>
      </w:r>
      <w:r w:rsidR="00486535">
        <w:t xml:space="preserve"> For example, if the item set </w:t>
      </w:r>
      <w:r w:rsidR="00EC592E">
        <w:t xml:space="preserve">is </w:t>
      </w:r>
      <w:r w:rsidR="00053845">
        <w:t>represented in the higher dimensional space</w:t>
      </w:r>
      <w:r w:rsidR="00F275C3">
        <w:t>,</w:t>
      </w:r>
      <w:r w:rsidR="00486535">
        <w:t xml:space="preserve"> </w:t>
      </w:r>
      <w:commentRangeStart w:id="99"/>
      <w:r w:rsidR="00F275C3">
        <w:t>t</w:t>
      </w:r>
      <w:r w:rsidR="00153F0E">
        <w:t>here must be some distortion when reflecting the items on the two</w:t>
      </w:r>
      <w:r w:rsidR="00C31C5A">
        <w:t>-</w:t>
      </w:r>
      <w:r w:rsidR="00153F0E">
        <w:t>dimensional space</w:t>
      </w:r>
      <w:commentRangeEnd w:id="99"/>
      <w:r w:rsidR="00C31C5A">
        <w:rPr>
          <w:rStyle w:val="CommentReference"/>
        </w:rPr>
        <w:commentReference w:id="99"/>
      </w:r>
      <w:r w:rsidR="00153F0E">
        <w:t>.</w:t>
      </w:r>
      <w:r w:rsidR="00FF4309">
        <w:t xml:space="preserve"> The Pair-Comparison task does not share the same problem because the Pair-Comparison task only compare two items at a time, which the relationship can </w:t>
      </w:r>
      <w:r w:rsidR="004506DA">
        <w:t>be perfectly reflected on a one-</w:t>
      </w:r>
      <w:r w:rsidR="00FF4309">
        <w:t xml:space="preserve">dimensional scale. </w:t>
      </w:r>
    </w:p>
    <w:p w14:paraId="6B1500BF" w14:textId="0ABE5C8B" w:rsidR="008F5266" w:rsidRDefault="00C31C5A" w:rsidP="007D0C0A">
      <w:r>
        <w:rPr>
          <w:rStyle w:val="CommentReference"/>
        </w:rPr>
        <w:commentReference w:id="100"/>
      </w:r>
      <w:r w:rsidR="00DD4220">
        <w:t>A</w:t>
      </w:r>
      <w:r w:rsidR="00FF4309">
        <w:t xml:space="preserve"> strategy which could be employed to reduce distortion would be to </w:t>
      </w:r>
      <w:r w:rsidR="004506DA">
        <w:t>increase</w:t>
      </w:r>
      <w:r w:rsidR="00FF4309">
        <w:t xml:space="preserve"> the number of times</w:t>
      </w:r>
      <w:r w:rsidR="004506DA">
        <w:t xml:space="preserve"> an</w:t>
      </w:r>
      <w:r w:rsidR="00FF4309">
        <w:t xml:space="preserve"> </w:t>
      </w:r>
      <w:r w:rsidR="004506DA">
        <w:t>item in the item pool is</w:t>
      </w:r>
      <w:r w:rsidR="00FF4309">
        <w:t xml:space="preserve"> presented </w:t>
      </w:r>
      <w:r w:rsidR="00CE4821">
        <w:t xml:space="preserve">in combination </w:t>
      </w:r>
      <w:r w:rsidR="00FF4309">
        <w:t xml:space="preserve">with </w:t>
      </w:r>
      <w:r w:rsidR="004506DA">
        <w:t>every other item</w:t>
      </w:r>
      <w:r w:rsidR="00FF4309">
        <w:t xml:space="preserve"> </w:t>
      </w:r>
      <w:r w:rsidR="004506DA">
        <w:t>throughout the task trials</w:t>
      </w:r>
      <w:r w:rsidR="00FF4309">
        <w:t>.</w:t>
      </w:r>
      <w:r w:rsidR="00CE4821">
        <w:t xml:space="preserve"> Every time an item pair is present on a trial, a distance metric can be yielded for that item pair. With multiple distance metrics for the same pair, the average distance could be calculated in order to counteract the effects of distortion due to dimensional reduction.</w:t>
      </w:r>
      <w:r w:rsidR="004506DA">
        <w:t xml:space="preserve"> The method for constructing Multi-Items Rearrangement task trials presented in this paper, i.e. dividing the item pool into subgroups of equal size and then distributing all possible 2-subgroup combinations among trials, might ensure that every item is compared with every other item at least once, but it does not distribute the number of comparisons in </w:t>
      </w:r>
      <w:r w:rsidR="00CE4821">
        <w:t>a</w:t>
      </w:r>
      <w:r w:rsidR="004506DA">
        <w:t xml:space="preserve"> homogenous form.</w:t>
      </w:r>
      <w:r w:rsidR="00CE4821">
        <w:t xml:space="preserve"> Some item pairs are presented multiple times while others are presented only once. </w:t>
      </w:r>
      <w:commentRangeStart w:id="101"/>
      <w:commentRangeStart w:id="102"/>
      <w:r w:rsidR="00CE4821">
        <w:t>By evenly distributing the number of trials presenting a particular item pair redundant distance metrics could be yielded, from which the average distance could be taken.</w:t>
      </w:r>
      <w:commentRangeEnd w:id="101"/>
      <w:r w:rsidR="00386E5B">
        <w:rPr>
          <w:rStyle w:val="CommentReference"/>
        </w:rPr>
        <w:commentReference w:id="101"/>
      </w:r>
      <w:commentRangeEnd w:id="102"/>
      <w:r w:rsidR="00160B62">
        <w:rPr>
          <w:rStyle w:val="CommentReference"/>
        </w:rPr>
        <w:commentReference w:id="102"/>
      </w:r>
    </w:p>
    <w:p w14:paraId="3B093A2D" w14:textId="77777777" w:rsidR="008F7308" w:rsidRDefault="00DB0356" w:rsidP="00B568C4">
      <w:pPr>
        <w:rPr>
          <w:ins w:id="103" w:author="Hsuan-Yu Lin" w:date="2017-08-07T16:13:00Z"/>
        </w:rPr>
      </w:pPr>
      <w:r>
        <w:lastRenderedPageBreak/>
        <w:t>Although the Multi-Items Rearrangement task might cause distortion for the relationship between items because of the response scheme</w:t>
      </w:r>
      <w:r w:rsidR="00A359F5">
        <w:t>.</w:t>
      </w:r>
      <w:r>
        <w:t xml:space="preserve"> </w:t>
      </w:r>
      <w:r w:rsidR="00A359F5">
        <w:t>The results from Experiment 1 shown that</w:t>
      </w:r>
      <w:r>
        <w:t xml:space="preserve"> </w:t>
      </w:r>
      <w:r w:rsidR="005D4F0B">
        <w:t xml:space="preserve">even when the items were constructed from four feature dimensions, </w:t>
      </w:r>
      <w:r>
        <w:t>the</w:t>
      </w:r>
      <w:r w:rsidR="004E2D63">
        <w:t xml:space="preserve"> similarity matrix acquired through the</w:t>
      </w:r>
      <w:r>
        <w:t xml:space="preserve"> Multi-Items Rearrangement</w:t>
      </w:r>
      <w:r w:rsidR="004E2D63">
        <w:t xml:space="preserve"> task was strikingly</w:t>
      </w:r>
      <w:r>
        <w:t xml:space="preserve"> similar </w:t>
      </w:r>
      <w:r w:rsidR="004E2D63">
        <w:t>to the distortion-free matrix acquired through the</w:t>
      </w:r>
      <w:r>
        <w:t xml:space="preserve"> Paired-Comparison task</w:t>
      </w:r>
      <w:r w:rsidR="009E529A">
        <w:t>.</w:t>
      </w:r>
      <w:r w:rsidR="00527DB6">
        <w:t xml:space="preserve"> </w:t>
      </w:r>
      <w:r w:rsidR="00794FE9">
        <w:t>Hence,</w:t>
      </w:r>
      <w:r w:rsidR="004E2D63">
        <w:t xml:space="preserve"> we believe</w:t>
      </w:r>
      <w:r w:rsidR="00794FE9">
        <w:t xml:space="preserve"> the </w:t>
      </w:r>
      <w:r w:rsidR="00C35806">
        <w:t>distortion</w:t>
      </w:r>
      <w:r w:rsidR="004E2D63">
        <w:t xml:space="preserve"> caused by dimensional reduction in</w:t>
      </w:r>
      <w:r w:rsidR="00C35806">
        <w:t xml:space="preserve"> the Multi-Items Rearrangement task</w:t>
      </w:r>
      <w:r w:rsidR="004E2D63">
        <w:t xml:space="preserve"> is likely negligible</w:t>
      </w:r>
      <w:r w:rsidR="00C35806">
        <w:t>.</w:t>
      </w:r>
    </w:p>
    <w:p w14:paraId="715F8A97" w14:textId="3D59D9E7" w:rsidR="00414191" w:rsidRPr="00B568C4" w:rsidRDefault="00414191" w:rsidP="00B568C4">
      <w:r>
        <w:br w:type="page"/>
      </w:r>
    </w:p>
    <w:p w14:paraId="7954BBA3" w14:textId="77777777" w:rsidR="00DD79A3" w:rsidRPr="00510C5F" w:rsidRDefault="00414191" w:rsidP="00E1269C">
      <w:pPr>
        <w:pStyle w:val="SectionTitle"/>
      </w:pPr>
      <w:r>
        <w:lastRenderedPageBreak/>
        <w:t>References</w:t>
      </w:r>
    </w:p>
    <w:p w14:paraId="00C1D026" w14:textId="77777777" w:rsidR="004B2759" w:rsidRPr="004B2759" w:rsidRDefault="00DD79A3" w:rsidP="004B2759">
      <w:pPr>
        <w:pStyle w:val="Bibliography"/>
        <w:rPr>
          <w:ins w:id="104" w:author="Hsuan-Yu Lin" w:date="2017-08-09T15:27:00Z"/>
          <w:rFonts w:ascii="Times New Roman" w:hAnsi="Times New Roman" w:cs="Times New Roman"/>
          <w:rPrChange w:id="105" w:author="Hsuan-Yu Lin" w:date="2017-08-09T15:27:00Z">
            <w:rPr>
              <w:ins w:id="106" w:author="Hsuan-Yu Lin" w:date="2017-08-09T15:27:00Z"/>
            </w:rPr>
          </w:rPrChange>
        </w:rPr>
        <w:pPrChange w:id="107" w:author="Hsuan-Yu Lin" w:date="2017-08-09T15:27:00Z">
          <w:pPr>
            <w:widowControl w:val="0"/>
            <w:autoSpaceDE w:val="0"/>
            <w:autoSpaceDN w:val="0"/>
            <w:adjustRightInd w:val="0"/>
            <w:spacing w:line="240" w:lineRule="auto"/>
          </w:pPr>
        </w:pPrChange>
      </w:pPr>
      <w:r>
        <w:fldChar w:fldCharType="begin"/>
      </w:r>
      <w:ins w:id="108" w:author="Hsuan-Yu Lin" w:date="2017-08-09T15:18:00Z">
        <w:r w:rsidR="003731AD">
          <w:instrText xml:space="preserve"> ADDIN ZOTERO_BIBL {"custom":[]} CSL_BIBLIOGRAPHY </w:instrText>
        </w:r>
      </w:ins>
      <w:del w:id="109" w:author="Hsuan-Yu Lin" w:date="2017-08-09T15:18:00Z">
        <w:r w:rsidR="00020E26" w:rsidDel="003731AD">
          <w:delInstrText xml:space="preserve"> ADDIN ZOTERO_BIBL {"custom":[]} CSL_BIBLIOGRAPHY </w:delInstrText>
        </w:r>
      </w:del>
      <w:r>
        <w:fldChar w:fldCharType="separate"/>
      </w:r>
      <w:ins w:id="110" w:author="Hsuan-Yu Lin" w:date="2017-08-09T15:27:00Z">
        <w:r w:rsidR="004B2759" w:rsidRPr="004B2759">
          <w:rPr>
            <w:rFonts w:ascii="Times New Roman" w:hAnsi="Times New Roman" w:cs="Times New Roman"/>
            <w:rPrChange w:id="111" w:author="Hsuan-Yu Lin" w:date="2017-08-09T15:27:00Z">
              <w:rPr/>
            </w:rPrChange>
          </w:rPr>
          <w:t xml:space="preserve">Allen, R. J., Baddeley, A. D., &amp; Hitch, G. J. (2014). Evidence for two attentional components in visual working memory. </w:t>
        </w:r>
        <w:r w:rsidR="004B2759" w:rsidRPr="004B2759">
          <w:rPr>
            <w:rFonts w:ascii="Times New Roman" w:hAnsi="Times New Roman" w:cs="Times New Roman"/>
            <w:i/>
            <w:iCs/>
            <w:rPrChange w:id="112" w:author="Hsuan-Yu Lin" w:date="2017-08-09T15:27:00Z">
              <w:rPr>
                <w:i/>
                <w:iCs/>
              </w:rPr>
            </w:rPrChange>
          </w:rPr>
          <w:t>Journal of Experimental Psychology: Learning, Memory, and Cognition</w:t>
        </w:r>
        <w:r w:rsidR="004B2759" w:rsidRPr="004B2759">
          <w:rPr>
            <w:rFonts w:ascii="Times New Roman" w:hAnsi="Times New Roman" w:cs="Times New Roman"/>
            <w:rPrChange w:id="113" w:author="Hsuan-Yu Lin" w:date="2017-08-09T15:27:00Z">
              <w:rPr/>
            </w:rPrChange>
          </w:rPr>
          <w:t xml:space="preserve">, </w:t>
        </w:r>
        <w:r w:rsidR="004B2759" w:rsidRPr="004B2759">
          <w:rPr>
            <w:rFonts w:ascii="Times New Roman" w:hAnsi="Times New Roman" w:cs="Times New Roman"/>
            <w:i/>
            <w:iCs/>
            <w:rPrChange w:id="114" w:author="Hsuan-Yu Lin" w:date="2017-08-09T15:27:00Z">
              <w:rPr>
                <w:i/>
                <w:iCs/>
              </w:rPr>
            </w:rPrChange>
          </w:rPr>
          <w:t>40</w:t>
        </w:r>
        <w:r w:rsidR="004B2759" w:rsidRPr="004B2759">
          <w:rPr>
            <w:rFonts w:ascii="Times New Roman" w:hAnsi="Times New Roman" w:cs="Times New Roman"/>
            <w:rPrChange w:id="115" w:author="Hsuan-Yu Lin" w:date="2017-08-09T15:27:00Z">
              <w:rPr/>
            </w:rPrChange>
          </w:rPr>
          <w:t>(6), 1499–1509. https://doi.org/10.1037/xlm0000002</w:t>
        </w:r>
      </w:ins>
    </w:p>
    <w:p w14:paraId="265AF7AE" w14:textId="77777777" w:rsidR="004B2759" w:rsidRPr="004B2759" w:rsidRDefault="004B2759" w:rsidP="004B2759">
      <w:pPr>
        <w:pStyle w:val="Bibliography"/>
        <w:rPr>
          <w:ins w:id="116" w:author="Hsuan-Yu Lin" w:date="2017-08-09T15:27:00Z"/>
          <w:rFonts w:ascii="Times New Roman" w:hAnsi="Times New Roman" w:cs="Times New Roman"/>
          <w:rPrChange w:id="117" w:author="Hsuan-Yu Lin" w:date="2017-08-09T15:27:00Z">
            <w:rPr>
              <w:ins w:id="118" w:author="Hsuan-Yu Lin" w:date="2017-08-09T15:27:00Z"/>
            </w:rPr>
          </w:rPrChange>
        </w:rPr>
        <w:pPrChange w:id="119" w:author="Hsuan-Yu Lin" w:date="2017-08-09T15:27:00Z">
          <w:pPr>
            <w:widowControl w:val="0"/>
            <w:autoSpaceDE w:val="0"/>
            <w:autoSpaceDN w:val="0"/>
            <w:adjustRightInd w:val="0"/>
            <w:spacing w:line="240" w:lineRule="auto"/>
          </w:pPr>
        </w:pPrChange>
      </w:pPr>
      <w:ins w:id="120" w:author="Hsuan-Yu Lin" w:date="2017-08-09T15:27:00Z">
        <w:r w:rsidRPr="004B2759">
          <w:rPr>
            <w:rFonts w:ascii="Times New Roman" w:hAnsi="Times New Roman" w:cs="Times New Roman"/>
            <w:rPrChange w:id="121" w:author="Hsuan-Yu Lin" w:date="2017-08-09T15:27:00Z">
              <w:rPr/>
            </w:rPrChange>
          </w:rPr>
          <w:t xml:space="preserve">Boles, D. B., &amp; Clifford, J. E. (1989). An upper- and lowercase alphabetic similarity matrix, with derived generation similarity values. </w:t>
        </w:r>
        <w:r w:rsidRPr="004B2759">
          <w:rPr>
            <w:rFonts w:ascii="Times New Roman" w:hAnsi="Times New Roman" w:cs="Times New Roman"/>
            <w:i/>
            <w:iCs/>
            <w:rPrChange w:id="122" w:author="Hsuan-Yu Lin" w:date="2017-08-09T15:27:00Z">
              <w:rPr>
                <w:i/>
                <w:iCs/>
              </w:rPr>
            </w:rPrChange>
          </w:rPr>
          <w:t>Behavior Research Methods, Instruments, &amp; Computers</w:t>
        </w:r>
        <w:r w:rsidRPr="004B2759">
          <w:rPr>
            <w:rFonts w:ascii="Times New Roman" w:hAnsi="Times New Roman" w:cs="Times New Roman"/>
            <w:rPrChange w:id="123" w:author="Hsuan-Yu Lin" w:date="2017-08-09T15:27:00Z">
              <w:rPr/>
            </w:rPrChange>
          </w:rPr>
          <w:t xml:space="preserve">, </w:t>
        </w:r>
        <w:r w:rsidRPr="004B2759">
          <w:rPr>
            <w:rFonts w:ascii="Times New Roman" w:hAnsi="Times New Roman" w:cs="Times New Roman"/>
            <w:i/>
            <w:iCs/>
            <w:rPrChange w:id="124" w:author="Hsuan-Yu Lin" w:date="2017-08-09T15:27:00Z">
              <w:rPr>
                <w:i/>
                <w:iCs/>
              </w:rPr>
            </w:rPrChange>
          </w:rPr>
          <w:t>21</w:t>
        </w:r>
        <w:r w:rsidRPr="004B2759">
          <w:rPr>
            <w:rFonts w:ascii="Times New Roman" w:hAnsi="Times New Roman" w:cs="Times New Roman"/>
            <w:rPrChange w:id="125" w:author="Hsuan-Yu Lin" w:date="2017-08-09T15:27:00Z">
              <w:rPr/>
            </w:rPrChange>
          </w:rPr>
          <w:t>(6), 579–586. https://doi.org/10.3758/BF03210580</w:t>
        </w:r>
      </w:ins>
    </w:p>
    <w:p w14:paraId="0ADC98B2" w14:textId="77777777" w:rsidR="004B2759" w:rsidRPr="004B2759" w:rsidRDefault="004B2759" w:rsidP="004B2759">
      <w:pPr>
        <w:pStyle w:val="Bibliography"/>
        <w:rPr>
          <w:ins w:id="126" w:author="Hsuan-Yu Lin" w:date="2017-08-09T15:27:00Z"/>
          <w:rFonts w:ascii="Times New Roman" w:hAnsi="Times New Roman" w:cs="Times New Roman"/>
          <w:rPrChange w:id="127" w:author="Hsuan-Yu Lin" w:date="2017-08-09T15:27:00Z">
            <w:rPr>
              <w:ins w:id="128" w:author="Hsuan-Yu Lin" w:date="2017-08-09T15:27:00Z"/>
            </w:rPr>
          </w:rPrChange>
        </w:rPr>
        <w:pPrChange w:id="129" w:author="Hsuan-Yu Lin" w:date="2017-08-09T15:27:00Z">
          <w:pPr>
            <w:widowControl w:val="0"/>
            <w:autoSpaceDE w:val="0"/>
            <w:autoSpaceDN w:val="0"/>
            <w:adjustRightInd w:val="0"/>
            <w:spacing w:line="240" w:lineRule="auto"/>
          </w:pPr>
        </w:pPrChange>
      </w:pPr>
      <w:ins w:id="130" w:author="Hsuan-Yu Lin" w:date="2017-08-09T15:27:00Z">
        <w:r w:rsidRPr="004B2759">
          <w:rPr>
            <w:rFonts w:ascii="Times New Roman" w:hAnsi="Times New Roman" w:cs="Times New Roman"/>
            <w:rPrChange w:id="131" w:author="Hsuan-Yu Lin" w:date="2017-08-09T15:27:00Z">
              <w:rPr/>
            </w:rPrChange>
          </w:rPr>
          <w:t xml:space="preserve">Cheverud, J. M., &amp; Marroig, G. (2007). Research Article Comparing covariance matrices: random skewers method compared to the common principal components model. </w:t>
        </w:r>
        <w:r w:rsidRPr="004B2759">
          <w:rPr>
            <w:rFonts w:ascii="Times New Roman" w:hAnsi="Times New Roman" w:cs="Times New Roman"/>
            <w:i/>
            <w:iCs/>
            <w:rPrChange w:id="132" w:author="Hsuan-Yu Lin" w:date="2017-08-09T15:27:00Z">
              <w:rPr>
                <w:i/>
                <w:iCs/>
              </w:rPr>
            </w:rPrChange>
          </w:rPr>
          <w:t>Genetics and Molecular Biology</w:t>
        </w:r>
        <w:r w:rsidRPr="004B2759">
          <w:rPr>
            <w:rFonts w:ascii="Times New Roman" w:hAnsi="Times New Roman" w:cs="Times New Roman"/>
            <w:rPrChange w:id="133" w:author="Hsuan-Yu Lin" w:date="2017-08-09T15:27:00Z">
              <w:rPr/>
            </w:rPrChange>
          </w:rPr>
          <w:t xml:space="preserve">, </w:t>
        </w:r>
        <w:r w:rsidRPr="004B2759">
          <w:rPr>
            <w:rFonts w:ascii="Times New Roman" w:hAnsi="Times New Roman" w:cs="Times New Roman"/>
            <w:i/>
            <w:iCs/>
            <w:rPrChange w:id="134" w:author="Hsuan-Yu Lin" w:date="2017-08-09T15:27:00Z">
              <w:rPr>
                <w:i/>
                <w:iCs/>
              </w:rPr>
            </w:rPrChange>
          </w:rPr>
          <w:t>30</w:t>
        </w:r>
        <w:r w:rsidRPr="004B2759">
          <w:rPr>
            <w:rFonts w:ascii="Times New Roman" w:hAnsi="Times New Roman" w:cs="Times New Roman"/>
            <w:rPrChange w:id="135" w:author="Hsuan-Yu Lin" w:date="2017-08-09T15:27:00Z">
              <w:rPr/>
            </w:rPrChange>
          </w:rPr>
          <w:t>(2), 461–469. https://doi.org/10.1590/S1415-47572007000300027</w:t>
        </w:r>
      </w:ins>
    </w:p>
    <w:p w14:paraId="4BDA9268" w14:textId="77777777" w:rsidR="004B2759" w:rsidRPr="004B2759" w:rsidRDefault="004B2759" w:rsidP="004B2759">
      <w:pPr>
        <w:pStyle w:val="Bibliography"/>
        <w:rPr>
          <w:ins w:id="136" w:author="Hsuan-Yu Lin" w:date="2017-08-09T15:27:00Z"/>
          <w:rFonts w:ascii="Times New Roman" w:hAnsi="Times New Roman" w:cs="Times New Roman"/>
          <w:rPrChange w:id="137" w:author="Hsuan-Yu Lin" w:date="2017-08-09T15:27:00Z">
            <w:rPr>
              <w:ins w:id="138" w:author="Hsuan-Yu Lin" w:date="2017-08-09T15:27:00Z"/>
            </w:rPr>
          </w:rPrChange>
        </w:rPr>
        <w:pPrChange w:id="139" w:author="Hsuan-Yu Lin" w:date="2017-08-09T15:27:00Z">
          <w:pPr>
            <w:widowControl w:val="0"/>
            <w:autoSpaceDE w:val="0"/>
            <w:autoSpaceDN w:val="0"/>
            <w:adjustRightInd w:val="0"/>
            <w:spacing w:line="240" w:lineRule="auto"/>
          </w:pPr>
        </w:pPrChange>
      </w:pPr>
      <w:ins w:id="140" w:author="Hsuan-Yu Lin" w:date="2017-08-09T15:27:00Z">
        <w:r w:rsidRPr="004B2759">
          <w:rPr>
            <w:rFonts w:ascii="Times New Roman" w:hAnsi="Times New Roman" w:cs="Times New Roman"/>
            <w:rPrChange w:id="141" w:author="Hsuan-Yu Lin" w:date="2017-08-09T15:27:00Z">
              <w:rPr/>
            </w:rPrChange>
          </w:rPr>
          <w:t xml:space="preserve">Evers, E. R. K., &amp; Lakens, D. (2014). Revisiting Tversky’s diagnosticity principle. </w:t>
        </w:r>
        <w:r w:rsidRPr="004B2759">
          <w:rPr>
            <w:rFonts w:ascii="Times New Roman" w:hAnsi="Times New Roman" w:cs="Times New Roman"/>
            <w:i/>
            <w:iCs/>
            <w:rPrChange w:id="142" w:author="Hsuan-Yu Lin" w:date="2017-08-09T15:27:00Z">
              <w:rPr>
                <w:i/>
                <w:iCs/>
              </w:rPr>
            </w:rPrChange>
          </w:rPr>
          <w:t>Frontiers in Psychology</w:t>
        </w:r>
        <w:r w:rsidRPr="004B2759">
          <w:rPr>
            <w:rFonts w:ascii="Times New Roman" w:hAnsi="Times New Roman" w:cs="Times New Roman"/>
            <w:rPrChange w:id="143" w:author="Hsuan-Yu Lin" w:date="2017-08-09T15:27:00Z">
              <w:rPr/>
            </w:rPrChange>
          </w:rPr>
          <w:t xml:space="preserve">, </w:t>
        </w:r>
        <w:r w:rsidRPr="004B2759">
          <w:rPr>
            <w:rFonts w:ascii="Times New Roman" w:hAnsi="Times New Roman" w:cs="Times New Roman"/>
            <w:i/>
            <w:iCs/>
            <w:rPrChange w:id="144" w:author="Hsuan-Yu Lin" w:date="2017-08-09T15:27:00Z">
              <w:rPr>
                <w:i/>
                <w:iCs/>
              </w:rPr>
            </w:rPrChange>
          </w:rPr>
          <w:t>5</w:t>
        </w:r>
        <w:r w:rsidRPr="004B2759">
          <w:rPr>
            <w:rFonts w:ascii="Times New Roman" w:hAnsi="Times New Roman" w:cs="Times New Roman"/>
            <w:rPrChange w:id="145" w:author="Hsuan-Yu Lin" w:date="2017-08-09T15:27:00Z">
              <w:rPr/>
            </w:rPrChange>
          </w:rPr>
          <w:t>. https://doi.org/10.3389/fpsyg.2014.00875</w:t>
        </w:r>
      </w:ins>
    </w:p>
    <w:p w14:paraId="1B2F88A5" w14:textId="77777777" w:rsidR="004B2759" w:rsidRPr="004B2759" w:rsidRDefault="004B2759" w:rsidP="004B2759">
      <w:pPr>
        <w:pStyle w:val="Bibliography"/>
        <w:rPr>
          <w:ins w:id="146" w:author="Hsuan-Yu Lin" w:date="2017-08-09T15:27:00Z"/>
          <w:rFonts w:ascii="Times New Roman" w:hAnsi="Times New Roman" w:cs="Times New Roman"/>
          <w:rPrChange w:id="147" w:author="Hsuan-Yu Lin" w:date="2017-08-09T15:27:00Z">
            <w:rPr>
              <w:ins w:id="148" w:author="Hsuan-Yu Lin" w:date="2017-08-09T15:27:00Z"/>
            </w:rPr>
          </w:rPrChange>
        </w:rPr>
        <w:pPrChange w:id="149" w:author="Hsuan-Yu Lin" w:date="2017-08-09T15:27:00Z">
          <w:pPr>
            <w:widowControl w:val="0"/>
            <w:autoSpaceDE w:val="0"/>
            <w:autoSpaceDN w:val="0"/>
            <w:adjustRightInd w:val="0"/>
            <w:spacing w:line="240" w:lineRule="auto"/>
          </w:pPr>
        </w:pPrChange>
      </w:pPr>
      <w:ins w:id="150" w:author="Hsuan-Yu Lin" w:date="2017-08-09T15:27:00Z">
        <w:r w:rsidRPr="004B2759">
          <w:rPr>
            <w:rFonts w:ascii="Times New Roman" w:hAnsi="Times New Roman" w:cs="Times New Roman"/>
            <w:rPrChange w:id="151" w:author="Hsuan-Yu Lin" w:date="2017-08-09T15:27:00Z">
              <w:rPr/>
            </w:rPrChange>
          </w:rPr>
          <w:t xml:space="preserve">Farrell, S. (2006). Mixed-list phonological similarity effects in delayed serial recall. </w:t>
        </w:r>
        <w:r w:rsidRPr="004B2759">
          <w:rPr>
            <w:rFonts w:ascii="Times New Roman" w:hAnsi="Times New Roman" w:cs="Times New Roman"/>
            <w:i/>
            <w:iCs/>
            <w:rPrChange w:id="152" w:author="Hsuan-Yu Lin" w:date="2017-08-09T15:27:00Z">
              <w:rPr>
                <w:i/>
                <w:iCs/>
              </w:rPr>
            </w:rPrChange>
          </w:rPr>
          <w:t>Journal of Memory and Language</w:t>
        </w:r>
        <w:r w:rsidRPr="004B2759">
          <w:rPr>
            <w:rFonts w:ascii="Times New Roman" w:hAnsi="Times New Roman" w:cs="Times New Roman"/>
            <w:rPrChange w:id="153" w:author="Hsuan-Yu Lin" w:date="2017-08-09T15:27:00Z">
              <w:rPr/>
            </w:rPrChange>
          </w:rPr>
          <w:t xml:space="preserve">, </w:t>
        </w:r>
        <w:r w:rsidRPr="004B2759">
          <w:rPr>
            <w:rFonts w:ascii="Times New Roman" w:hAnsi="Times New Roman" w:cs="Times New Roman"/>
            <w:i/>
            <w:iCs/>
            <w:rPrChange w:id="154" w:author="Hsuan-Yu Lin" w:date="2017-08-09T15:27:00Z">
              <w:rPr>
                <w:i/>
                <w:iCs/>
              </w:rPr>
            </w:rPrChange>
          </w:rPr>
          <w:t>55</w:t>
        </w:r>
        <w:r w:rsidRPr="004B2759">
          <w:rPr>
            <w:rFonts w:ascii="Times New Roman" w:hAnsi="Times New Roman" w:cs="Times New Roman"/>
            <w:rPrChange w:id="155" w:author="Hsuan-Yu Lin" w:date="2017-08-09T15:27:00Z">
              <w:rPr/>
            </w:rPrChange>
          </w:rPr>
          <w:t>(4), 587–600. https://doi.org/10.1016/j.jml.2006.06.002</w:t>
        </w:r>
      </w:ins>
    </w:p>
    <w:p w14:paraId="0999F078" w14:textId="77777777" w:rsidR="004B2759" w:rsidRPr="004B2759" w:rsidRDefault="004B2759" w:rsidP="004B2759">
      <w:pPr>
        <w:pStyle w:val="Bibliography"/>
        <w:rPr>
          <w:ins w:id="156" w:author="Hsuan-Yu Lin" w:date="2017-08-09T15:27:00Z"/>
          <w:rFonts w:ascii="Times New Roman" w:hAnsi="Times New Roman" w:cs="Times New Roman"/>
          <w:rPrChange w:id="157" w:author="Hsuan-Yu Lin" w:date="2017-08-09T15:27:00Z">
            <w:rPr>
              <w:ins w:id="158" w:author="Hsuan-Yu Lin" w:date="2017-08-09T15:27:00Z"/>
            </w:rPr>
          </w:rPrChange>
        </w:rPr>
        <w:pPrChange w:id="159" w:author="Hsuan-Yu Lin" w:date="2017-08-09T15:27:00Z">
          <w:pPr>
            <w:widowControl w:val="0"/>
            <w:autoSpaceDE w:val="0"/>
            <w:autoSpaceDN w:val="0"/>
            <w:adjustRightInd w:val="0"/>
            <w:spacing w:line="240" w:lineRule="auto"/>
          </w:pPr>
        </w:pPrChange>
      </w:pPr>
      <w:ins w:id="160" w:author="Hsuan-Yu Lin" w:date="2017-08-09T15:27:00Z">
        <w:r w:rsidRPr="004B2759">
          <w:rPr>
            <w:rFonts w:ascii="Times New Roman" w:hAnsi="Times New Roman" w:cs="Times New Roman"/>
            <w:rPrChange w:id="161" w:author="Hsuan-Yu Lin" w:date="2017-08-09T15:27:00Z">
              <w:rPr/>
            </w:rPrChange>
          </w:rPr>
          <w:t xml:space="preserve">Giordano, B. L., Guastavino, C., Murphy, E., Ogg, M., Smith, B. K., &amp; McAdams, S. (2011). Comparison of Methods for Collecting and Modeling Dissimilarity Data: Applications to Complex Sound Stimuli. </w:t>
        </w:r>
        <w:r w:rsidRPr="004B2759">
          <w:rPr>
            <w:rFonts w:ascii="Times New Roman" w:hAnsi="Times New Roman" w:cs="Times New Roman"/>
            <w:i/>
            <w:iCs/>
            <w:rPrChange w:id="162" w:author="Hsuan-Yu Lin" w:date="2017-08-09T15:27:00Z">
              <w:rPr>
                <w:i/>
                <w:iCs/>
              </w:rPr>
            </w:rPrChange>
          </w:rPr>
          <w:t>Multivariate Behavioral Research</w:t>
        </w:r>
        <w:r w:rsidRPr="004B2759">
          <w:rPr>
            <w:rFonts w:ascii="Times New Roman" w:hAnsi="Times New Roman" w:cs="Times New Roman"/>
            <w:rPrChange w:id="163" w:author="Hsuan-Yu Lin" w:date="2017-08-09T15:27:00Z">
              <w:rPr/>
            </w:rPrChange>
          </w:rPr>
          <w:t xml:space="preserve">, </w:t>
        </w:r>
        <w:r w:rsidRPr="004B2759">
          <w:rPr>
            <w:rFonts w:ascii="Times New Roman" w:hAnsi="Times New Roman" w:cs="Times New Roman"/>
            <w:i/>
            <w:iCs/>
            <w:rPrChange w:id="164" w:author="Hsuan-Yu Lin" w:date="2017-08-09T15:27:00Z">
              <w:rPr>
                <w:i/>
                <w:iCs/>
              </w:rPr>
            </w:rPrChange>
          </w:rPr>
          <w:t>46</w:t>
        </w:r>
        <w:r w:rsidRPr="004B2759">
          <w:rPr>
            <w:rFonts w:ascii="Times New Roman" w:hAnsi="Times New Roman" w:cs="Times New Roman"/>
            <w:rPrChange w:id="165" w:author="Hsuan-Yu Lin" w:date="2017-08-09T15:27:00Z">
              <w:rPr/>
            </w:rPrChange>
          </w:rPr>
          <w:t>(5), 779–811. https://doi.org/10.1080/00273171.2011.606748</w:t>
        </w:r>
      </w:ins>
    </w:p>
    <w:p w14:paraId="71AAECDB" w14:textId="77777777" w:rsidR="004B2759" w:rsidRPr="004B2759" w:rsidRDefault="004B2759" w:rsidP="004B2759">
      <w:pPr>
        <w:pStyle w:val="Bibliography"/>
        <w:rPr>
          <w:ins w:id="166" w:author="Hsuan-Yu Lin" w:date="2017-08-09T15:27:00Z"/>
          <w:rFonts w:ascii="Times New Roman" w:hAnsi="Times New Roman" w:cs="Times New Roman"/>
          <w:rPrChange w:id="167" w:author="Hsuan-Yu Lin" w:date="2017-08-09T15:27:00Z">
            <w:rPr>
              <w:ins w:id="168" w:author="Hsuan-Yu Lin" w:date="2017-08-09T15:27:00Z"/>
            </w:rPr>
          </w:rPrChange>
        </w:rPr>
        <w:pPrChange w:id="169" w:author="Hsuan-Yu Lin" w:date="2017-08-09T15:27:00Z">
          <w:pPr>
            <w:widowControl w:val="0"/>
            <w:autoSpaceDE w:val="0"/>
            <w:autoSpaceDN w:val="0"/>
            <w:adjustRightInd w:val="0"/>
            <w:spacing w:line="240" w:lineRule="auto"/>
          </w:pPr>
        </w:pPrChange>
      </w:pPr>
      <w:ins w:id="170" w:author="Hsuan-Yu Lin" w:date="2017-08-09T15:27:00Z">
        <w:r w:rsidRPr="004B2759">
          <w:rPr>
            <w:rFonts w:ascii="Times New Roman" w:hAnsi="Times New Roman" w:cs="Times New Roman"/>
            <w:rPrChange w:id="171" w:author="Hsuan-Yu Lin" w:date="2017-08-09T15:27:00Z">
              <w:rPr/>
            </w:rPrChange>
          </w:rPr>
          <w:t xml:space="preserve">Goldstone, R. L. (1995). Effects of categorization on color perception. </w:t>
        </w:r>
        <w:r w:rsidRPr="004B2759">
          <w:rPr>
            <w:rFonts w:ascii="Times New Roman" w:hAnsi="Times New Roman" w:cs="Times New Roman"/>
            <w:i/>
            <w:iCs/>
            <w:rPrChange w:id="172" w:author="Hsuan-Yu Lin" w:date="2017-08-09T15:27:00Z">
              <w:rPr>
                <w:i/>
                <w:iCs/>
              </w:rPr>
            </w:rPrChange>
          </w:rPr>
          <w:t>Psychological Science</w:t>
        </w:r>
        <w:r w:rsidRPr="004B2759">
          <w:rPr>
            <w:rFonts w:ascii="Times New Roman" w:hAnsi="Times New Roman" w:cs="Times New Roman"/>
            <w:rPrChange w:id="173" w:author="Hsuan-Yu Lin" w:date="2017-08-09T15:27:00Z">
              <w:rPr/>
            </w:rPrChange>
          </w:rPr>
          <w:t xml:space="preserve">, </w:t>
        </w:r>
        <w:r w:rsidRPr="004B2759">
          <w:rPr>
            <w:rFonts w:ascii="Times New Roman" w:hAnsi="Times New Roman" w:cs="Times New Roman"/>
            <w:i/>
            <w:iCs/>
            <w:rPrChange w:id="174" w:author="Hsuan-Yu Lin" w:date="2017-08-09T15:27:00Z">
              <w:rPr>
                <w:i/>
                <w:iCs/>
              </w:rPr>
            </w:rPrChange>
          </w:rPr>
          <w:t>6</w:t>
        </w:r>
        <w:r w:rsidRPr="004B2759">
          <w:rPr>
            <w:rFonts w:ascii="Times New Roman" w:hAnsi="Times New Roman" w:cs="Times New Roman"/>
            <w:rPrChange w:id="175" w:author="Hsuan-Yu Lin" w:date="2017-08-09T15:27:00Z">
              <w:rPr/>
            </w:rPrChange>
          </w:rPr>
          <w:t>(5), 298–304.</w:t>
        </w:r>
      </w:ins>
    </w:p>
    <w:p w14:paraId="454D6F6A" w14:textId="77777777" w:rsidR="004B2759" w:rsidRPr="004B2759" w:rsidRDefault="004B2759" w:rsidP="004B2759">
      <w:pPr>
        <w:pStyle w:val="Bibliography"/>
        <w:rPr>
          <w:ins w:id="176" w:author="Hsuan-Yu Lin" w:date="2017-08-09T15:27:00Z"/>
          <w:rFonts w:ascii="Times New Roman" w:hAnsi="Times New Roman" w:cs="Times New Roman"/>
          <w:rPrChange w:id="177" w:author="Hsuan-Yu Lin" w:date="2017-08-09T15:27:00Z">
            <w:rPr>
              <w:ins w:id="178" w:author="Hsuan-Yu Lin" w:date="2017-08-09T15:27:00Z"/>
            </w:rPr>
          </w:rPrChange>
        </w:rPr>
        <w:pPrChange w:id="179" w:author="Hsuan-Yu Lin" w:date="2017-08-09T15:27:00Z">
          <w:pPr>
            <w:widowControl w:val="0"/>
            <w:autoSpaceDE w:val="0"/>
            <w:autoSpaceDN w:val="0"/>
            <w:adjustRightInd w:val="0"/>
            <w:spacing w:line="240" w:lineRule="auto"/>
          </w:pPr>
        </w:pPrChange>
      </w:pPr>
      <w:ins w:id="180" w:author="Hsuan-Yu Lin" w:date="2017-08-09T15:27:00Z">
        <w:r w:rsidRPr="004B2759">
          <w:rPr>
            <w:rFonts w:ascii="Times New Roman" w:hAnsi="Times New Roman" w:cs="Times New Roman"/>
            <w:rPrChange w:id="181" w:author="Hsuan-Yu Lin" w:date="2017-08-09T15:27:00Z">
              <w:rPr/>
            </w:rPrChange>
          </w:rPr>
          <w:t xml:space="preserve">Heit, E., &amp; Rubinstein, J. (1994). Similarity and property effects in inductive reasoning. </w:t>
        </w:r>
        <w:r w:rsidRPr="004B2759">
          <w:rPr>
            <w:rFonts w:ascii="Times New Roman" w:hAnsi="Times New Roman" w:cs="Times New Roman"/>
            <w:i/>
            <w:iCs/>
            <w:rPrChange w:id="182" w:author="Hsuan-Yu Lin" w:date="2017-08-09T15:27:00Z">
              <w:rPr>
                <w:i/>
                <w:iCs/>
              </w:rPr>
            </w:rPrChange>
          </w:rPr>
          <w:t>Journal of Experimental Psychology: Learning, Memory, and Cognition</w:t>
        </w:r>
        <w:r w:rsidRPr="004B2759">
          <w:rPr>
            <w:rFonts w:ascii="Times New Roman" w:hAnsi="Times New Roman" w:cs="Times New Roman"/>
            <w:rPrChange w:id="183" w:author="Hsuan-Yu Lin" w:date="2017-08-09T15:27:00Z">
              <w:rPr/>
            </w:rPrChange>
          </w:rPr>
          <w:t xml:space="preserve">, </w:t>
        </w:r>
        <w:r w:rsidRPr="004B2759">
          <w:rPr>
            <w:rFonts w:ascii="Times New Roman" w:hAnsi="Times New Roman" w:cs="Times New Roman"/>
            <w:i/>
            <w:iCs/>
            <w:rPrChange w:id="184" w:author="Hsuan-Yu Lin" w:date="2017-08-09T15:27:00Z">
              <w:rPr>
                <w:i/>
                <w:iCs/>
              </w:rPr>
            </w:rPrChange>
          </w:rPr>
          <w:t>20</w:t>
        </w:r>
        <w:r w:rsidRPr="004B2759">
          <w:rPr>
            <w:rFonts w:ascii="Times New Roman" w:hAnsi="Times New Roman" w:cs="Times New Roman"/>
            <w:rPrChange w:id="185" w:author="Hsuan-Yu Lin" w:date="2017-08-09T15:27:00Z">
              <w:rPr/>
            </w:rPrChange>
          </w:rPr>
          <w:t>(2), 411.</w:t>
        </w:r>
      </w:ins>
    </w:p>
    <w:p w14:paraId="46B8180A" w14:textId="77777777" w:rsidR="004B2759" w:rsidRPr="004B2759" w:rsidRDefault="004B2759" w:rsidP="004B2759">
      <w:pPr>
        <w:pStyle w:val="Bibliography"/>
        <w:rPr>
          <w:ins w:id="186" w:author="Hsuan-Yu Lin" w:date="2017-08-09T15:27:00Z"/>
          <w:rFonts w:ascii="Times New Roman" w:hAnsi="Times New Roman" w:cs="Times New Roman"/>
          <w:rPrChange w:id="187" w:author="Hsuan-Yu Lin" w:date="2017-08-09T15:27:00Z">
            <w:rPr>
              <w:ins w:id="188" w:author="Hsuan-Yu Lin" w:date="2017-08-09T15:27:00Z"/>
            </w:rPr>
          </w:rPrChange>
        </w:rPr>
        <w:pPrChange w:id="189" w:author="Hsuan-Yu Lin" w:date="2017-08-09T15:27:00Z">
          <w:pPr>
            <w:widowControl w:val="0"/>
            <w:autoSpaceDE w:val="0"/>
            <w:autoSpaceDN w:val="0"/>
            <w:adjustRightInd w:val="0"/>
            <w:spacing w:line="240" w:lineRule="auto"/>
          </w:pPr>
        </w:pPrChange>
      </w:pPr>
      <w:ins w:id="190" w:author="Hsuan-Yu Lin" w:date="2017-08-09T15:27:00Z">
        <w:r w:rsidRPr="004B2759">
          <w:rPr>
            <w:rFonts w:ascii="Times New Roman" w:hAnsi="Times New Roman" w:cs="Times New Roman"/>
            <w:rPrChange w:id="191" w:author="Hsuan-Yu Lin" w:date="2017-08-09T15:27:00Z">
              <w:rPr/>
            </w:rPrChange>
          </w:rPr>
          <w:lastRenderedPageBreak/>
          <w:t xml:space="preserve">Jackson, M. C., Linden, D. E. J., Roberts, M. V., Kriegeskorte, N., &amp; Haenschel, C. (2015). Similarity, not complexity, determines visual working memory performance. </w:t>
        </w:r>
        <w:r w:rsidRPr="004B2759">
          <w:rPr>
            <w:rFonts w:ascii="Times New Roman" w:hAnsi="Times New Roman" w:cs="Times New Roman"/>
            <w:i/>
            <w:iCs/>
            <w:rPrChange w:id="192" w:author="Hsuan-Yu Lin" w:date="2017-08-09T15:27:00Z">
              <w:rPr>
                <w:i/>
                <w:iCs/>
              </w:rPr>
            </w:rPrChange>
          </w:rPr>
          <w:t>Journal of Experimental Psychology: Learning, Memory, and Cognition</w:t>
        </w:r>
        <w:r w:rsidRPr="004B2759">
          <w:rPr>
            <w:rFonts w:ascii="Times New Roman" w:hAnsi="Times New Roman" w:cs="Times New Roman"/>
            <w:rPrChange w:id="193" w:author="Hsuan-Yu Lin" w:date="2017-08-09T15:27:00Z">
              <w:rPr/>
            </w:rPrChange>
          </w:rPr>
          <w:t xml:space="preserve">, </w:t>
        </w:r>
        <w:r w:rsidRPr="004B2759">
          <w:rPr>
            <w:rFonts w:ascii="Times New Roman" w:hAnsi="Times New Roman" w:cs="Times New Roman"/>
            <w:i/>
            <w:iCs/>
            <w:rPrChange w:id="194" w:author="Hsuan-Yu Lin" w:date="2017-08-09T15:27:00Z">
              <w:rPr>
                <w:i/>
                <w:iCs/>
              </w:rPr>
            </w:rPrChange>
          </w:rPr>
          <w:t>41</w:t>
        </w:r>
        <w:r w:rsidRPr="004B2759">
          <w:rPr>
            <w:rFonts w:ascii="Times New Roman" w:hAnsi="Times New Roman" w:cs="Times New Roman"/>
            <w:rPrChange w:id="195" w:author="Hsuan-Yu Lin" w:date="2017-08-09T15:27:00Z">
              <w:rPr/>
            </w:rPrChange>
          </w:rPr>
          <w:t>(6), 1884–1892. https://doi.org/10.1037/xlm0000125</w:t>
        </w:r>
      </w:ins>
    </w:p>
    <w:p w14:paraId="1F7F0C01" w14:textId="77777777" w:rsidR="004B2759" w:rsidRPr="004B2759" w:rsidRDefault="004B2759" w:rsidP="004B2759">
      <w:pPr>
        <w:pStyle w:val="Bibliography"/>
        <w:rPr>
          <w:ins w:id="196" w:author="Hsuan-Yu Lin" w:date="2017-08-09T15:27:00Z"/>
          <w:rFonts w:ascii="Times New Roman" w:hAnsi="Times New Roman" w:cs="Times New Roman"/>
          <w:rPrChange w:id="197" w:author="Hsuan-Yu Lin" w:date="2017-08-09T15:27:00Z">
            <w:rPr>
              <w:ins w:id="198" w:author="Hsuan-Yu Lin" w:date="2017-08-09T15:27:00Z"/>
            </w:rPr>
          </w:rPrChange>
        </w:rPr>
        <w:pPrChange w:id="199" w:author="Hsuan-Yu Lin" w:date="2017-08-09T15:27:00Z">
          <w:pPr>
            <w:widowControl w:val="0"/>
            <w:autoSpaceDE w:val="0"/>
            <w:autoSpaceDN w:val="0"/>
            <w:adjustRightInd w:val="0"/>
            <w:spacing w:line="240" w:lineRule="auto"/>
          </w:pPr>
        </w:pPrChange>
      </w:pPr>
      <w:ins w:id="200" w:author="Hsuan-Yu Lin" w:date="2017-08-09T15:27:00Z">
        <w:r w:rsidRPr="004B2759">
          <w:rPr>
            <w:rFonts w:ascii="Times New Roman" w:hAnsi="Times New Roman" w:cs="Times New Roman"/>
            <w:lang w:val="de-CH"/>
            <w:rPrChange w:id="201" w:author="Hsuan-Yu Lin" w:date="2017-08-09T15:27:00Z">
              <w:rPr/>
            </w:rPrChange>
          </w:rPr>
          <w:t xml:space="preserve">Luck, S. J., &amp; Vogel, E. K. (1997). </w:t>
        </w:r>
        <w:r w:rsidRPr="004B2759">
          <w:rPr>
            <w:rFonts w:ascii="Times New Roman" w:hAnsi="Times New Roman" w:cs="Times New Roman"/>
            <w:rPrChange w:id="202" w:author="Hsuan-Yu Lin" w:date="2017-08-09T15:27:00Z">
              <w:rPr/>
            </w:rPrChange>
          </w:rPr>
          <w:t xml:space="preserve">The capacity of visual working memory for features and conjunctions. </w:t>
        </w:r>
        <w:r w:rsidRPr="004B2759">
          <w:rPr>
            <w:rFonts w:ascii="Times New Roman" w:hAnsi="Times New Roman" w:cs="Times New Roman"/>
            <w:i/>
            <w:iCs/>
            <w:rPrChange w:id="203" w:author="Hsuan-Yu Lin" w:date="2017-08-09T15:27:00Z">
              <w:rPr>
                <w:i/>
                <w:iCs/>
              </w:rPr>
            </w:rPrChange>
          </w:rPr>
          <w:t>Nature</w:t>
        </w:r>
        <w:r w:rsidRPr="004B2759">
          <w:rPr>
            <w:rFonts w:ascii="Times New Roman" w:hAnsi="Times New Roman" w:cs="Times New Roman"/>
            <w:rPrChange w:id="204" w:author="Hsuan-Yu Lin" w:date="2017-08-09T15:27:00Z">
              <w:rPr/>
            </w:rPrChange>
          </w:rPr>
          <w:t xml:space="preserve">, </w:t>
        </w:r>
        <w:r w:rsidRPr="004B2759">
          <w:rPr>
            <w:rFonts w:ascii="Times New Roman" w:hAnsi="Times New Roman" w:cs="Times New Roman"/>
            <w:i/>
            <w:iCs/>
            <w:rPrChange w:id="205" w:author="Hsuan-Yu Lin" w:date="2017-08-09T15:27:00Z">
              <w:rPr>
                <w:i/>
                <w:iCs/>
              </w:rPr>
            </w:rPrChange>
          </w:rPr>
          <w:t>390</w:t>
        </w:r>
        <w:r w:rsidRPr="004B2759">
          <w:rPr>
            <w:rFonts w:ascii="Times New Roman" w:hAnsi="Times New Roman" w:cs="Times New Roman"/>
            <w:rPrChange w:id="206" w:author="Hsuan-Yu Lin" w:date="2017-08-09T15:27:00Z">
              <w:rPr/>
            </w:rPrChange>
          </w:rPr>
          <w:t>(6657), 279–281. https://doi.org/10.1038/36846</w:t>
        </w:r>
      </w:ins>
    </w:p>
    <w:p w14:paraId="67FC4A11" w14:textId="77777777" w:rsidR="004B2759" w:rsidRPr="004B2759" w:rsidRDefault="004B2759" w:rsidP="004B2759">
      <w:pPr>
        <w:pStyle w:val="Bibliography"/>
        <w:rPr>
          <w:ins w:id="207" w:author="Hsuan-Yu Lin" w:date="2017-08-09T15:27:00Z"/>
          <w:rFonts w:ascii="Times New Roman" w:hAnsi="Times New Roman" w:cs="Times New Roman"/>
          <w:rPrChange w:id="208" w:author="Hsuan-Yu Lin" w:date="2017-08-09T15:27:00Z">
            <w:rPr>
              <w:ins w:id="209" w:author="Hsuan-Yu Lin" w:date="2017-08-09T15:27:00Z"/>
            </w:rPr>
          </w:rPrChange>
        </w:rPr>
        <w:pPrChange w:id="210" w:author="Hsuan-Yu Lin" w:date="2017-08-09T15:27:00Z">
          <w:pPr>
            <w:widowControl w:val="0"/>
            <w:autoSpaceDE w:val="0"/>
            <w:autoSpaceDN w:val="0"/>
            <w:adjustRightInd w:val="0"/>
            <w:spacing w:line="240" w:lineRule="auto"/>
          </w:pPr>
        </w:pPrChange>
      </w:pPr>
      <w:ins w:id="211" w:author="Hsuan-Yu Lin" w:date="2017-08-09T15:27:00Z">
        <w:r w:rsidRPr="004B2759">
          <w:rPr>
            <w:rFonts w:ascii="Times New Roman" w:hAnsi="Times New Roman" w:cs="Times New Roman"/>
            <w:rPrChange w:id="212" w:author="Hsuan-Yu Lin" w:date="2017-08-09T15:27:00Z">
              <w:rPr/>
            </w:rPrChange>
          </w:rPr>
          <w:t>Morey, R. D., &amp; Rouder, J. N. (2015). BayesFactor: omputation of Bayes Factors for Common Designs (Version R package version 0.9.12-2). Retrieved from https://CRAN.R-project.org/package=BayesFactor</w:t>
        </w:r>
      </w:ins>
    </w:p>
    <w:p w14:paraId="54B267DC" w14:textId="77777777" w:rsidR="004B2759" w:rsidRPr="004B2759" w:rsidRDefault="004B2759" w:rsidP="004B2759">
      <w:pPr>
        <w:pStyle w:val="Bibliography"/>
        <w:rPr>
          <w:ins w:id="213" w:author="Hsuan-Yu Lin" w:date="2017-08-09T15:27:00Z"/>
          <w:rFonts w:ascii="Times New Roman" w:hAnsi="Times New Roman" w:cs="Times New Roman"/>
          <w:rPrChange w:id="214" w:author="Hsuan-Yu Lin" w:date="2017-08-09T15:27:00Z">
            <w:rPr>
              <w:ins w:id="215" w:author="Hsuan-Yu Lin" w:date="2017-08-09T15:27:00Z"/>
            </w:rPr>
          </w:rPrChange>
        </w:rPr>
        <w:pPrChange w:id="216" w:author="Hsuan-Yu Lin" w:date="2017-08-09T15:27:00Z">
          <w:pPr>
            <w:widowControl w:val="0"/>
            <w:autoSpaceDE w:val="0"/>
            <w:autoSpaceDN w:val="0"/>
            <w:adjustRightInd w:val="0"/>
            <w:spacing w:line="240" w:lineRule="auto"/>
          </w:pPr>
        </w:pPrChange>
      </w:pPr>
      <w:ins w:id="217" w:author="Hsuan-Yu Lin" w:date="2017-08-09T15:27:00Z">
        <w:r w:rsidRPr="004B2759">
          <w:rPr>
            <w:rFonts w:ascii="Times New Roman" w:hAnsi="Times New Roman" w:cs="Times New Roman"/>
            <w:rPrChange w:id="218" w:author="Hsuan-Yu Lin" w:date="2017-08-09T15:27:00Z">
              <w:rPr/>
            </w:rPrChange>
          </w:rPr>
          <w:t xml:space="preserve">Nosofsky, R. M., &amp; Kantner, J. (2006). Exemplar similarity, study list homogeneity, and short-term perceptual recognition. </w:t>
        </w:r>
        <w:r w:rsidRPr="004B2759">
          <w:rPr>
            <w:rFonts w:ascii="Times New Roman" w:hAnsi="Times New Roman" w:cs="Times New Roman"/>
            <w:i/>
            <w:iCs/>
            <w:rPrChange w:id="219" w:author="Hsuan-Yu Lin" w:date="2017-08-09T15:27:00Z">
              <w:rPr>
                <w:i/>
                <w:iCs/>
              </w:rPr>
            </w:rPrChange>
          </w:rPr>
          <w:t>Memory &amp; Cognition</w:t>
        </w:r>
        <w:r w:rsidRPr="004B2759">
          <w:rPr>
            <w:rFonts w:ascii="Times New Roman" w:hAnsi="Times New Roman" w:cs="Times New Roman"/>
            <w:rPrChange w:id="220" w:author="Hsuan-Yu Lin" w:date="2017-08-09T15:27:00Z">
              <w:rPr/>
            </w:rPrChange>
          </w:rPr>
          <w:t xml:space="preserve">, </w:t>
        </w:r>
        <w:r w:rsidRPr="004B2759">
          <w:rPr>
            <w:rFonts w:ascii="Times New Roman" w:hAnsi="Times New Roman" w:cs="Times New Roman"/>
            <w:i/>
            <w:iCs/>
            <w:rPrChange w:id="221" w:author="Hsuan-Yu Lin" w:date="2017-08-09T15:27:00Z">
              <w:rPr>
                <w:i/>
                <w:iCs/>
              </w:rPr>
            </w:rPrChange>
          </w:rPr>
          <w:t>34</w:t>
        </w:r>
        <w:r w:rsidRPr="004B2759">
          <w:rPr>
            <w:rFonts w:ascii="Times New Roman" w:hAnsi="Times New Roman" w:cs="Times New Roman"/>
            <w:rPrChange w:id="222" w:author="Hsuan-Yu Lin" w:date="2017-08-09T15:27:00Z">
              <w:rPr/>
            </w:rPrChange>
          </w:rPr>
          <w:t>(1), 112–124. https://doi.org/10.3758/BF03193391</w:t>
        </w:r>
      </w:ins>
    </w:p>
    <w:p w14:paraId="5B473C29" w14:textId="77777777" w:rsidR="004B2759" w:rsidRPr="004B2759" w:rsidRDefault="004B2759" w:rsidP="004B2759">
      <w:pPr>
        <w:pStyle w:val="Bibliography"/>
        <w:rPr>
          <w:ins w:id="223" w:author="Hsuan-Yu Lin" w:date="2017-08-09T15:27:00Z"/>
          <w:rFonts w:ascii="Times New Roman" w:hAnsi="Times New Roman" w:cs="Times New Roman"/>
          <w:rPrChange w:id="224" w:author="Hsuan-Yu Lin" w:date="2017-08-09T15:27:00Z">
            <w:rPr>
              <w:ins w:id="225" w:author="Hsuan-Yu Lin" w:date="2017-08-09T15:27:00Z"/>
            </w:rPr>
          </w:rPrChange>
        </w:rPr>
        <w:pPrChange w:id="226" w:author="Hsuan-Yu Lin" w:date="2017-08-09T15:27:00Z">
          <w:pPr>
            <w:widowControl w:val="0"/>
            <w:autoSpaceDE w:val="0"/>
            <w:autoSpaceDN w:val="0"/>
            <w:adjustRightInd w:val="0"/>
            <w:spacing w:line="240" w:lineRule="auto"/>
          </w:pPr>
        </w:pPrChange>
      </w:pPr>
      <w:ins w:id="227" w:author="Hsuan-Yu Lin" w:date="2017-08-09T15:27:00Z">
        <w:r w:rsidRPr="004B2759">
          <w:rPr>
            <w:rFonts w:ascii="Times New Roman" w:hAnsi="Times New Roman" w:cs="Times New Roman"/>
            <w:rPrChange w:id="228" w:author="Hsuan-Yu Lin" w:date="2017-08-09T15:27:00Z">
              <w:rPr/>
            </w:rPrChange>
          </w:rPr>
          <w:t xml:space="preserve">Nosofsky, R. M., &amp; Palmeri, T. J. (1997). An exemplar-based random walk model of speeded classification. </w:t>
        </w:r>
        <w:r w:rsidRPr="004B2759">
          <w:rPr>
            <w:rFonts w:ascii="Times New Roman" w:hAnsi="Times New Roman" w:cs="Times New Roman"/>
            <w:i/>
            <w:iCs/>
            <w:rPrChange w:id="229" w:author="Hsuan-Yu Lin" w:date="2017-08-09T15:27:00Z">
              <w:rPr>
                <w:i/>
                <w:iCs/>
              </w:rPr>
            </w:rPrChange>
          </w:rPr>
          <w:t>Psychological Review</w:t>
        </w:r>
        <w:r w:rsidRPr="004B2759">
          <w:rPr>
            <w:rFonts w:ascii="Times New Roman" w:hAnsi="Times New Roman" w:cs="Times New Roman"/>
            <w:rPrChange w:id="230" w:author="Hsuan-Yu Lin" w:date="2017-08-09T15:27:00Z">
              <w:rPr/>
            </w:rPrChange>
          </w:rPr>
          <w:t xml:space="preserve">, </w:t>
        </w:r>
        <w:r w:rsidRPr="004B2759">
          <w:rPr>
            <w:rFonts w:ascii="Times New Roman" w:hAnsi="Times New Roman" w:cs="Times New Roman"/>
            <w:i/>
            <w:iCs/>
            <w:rPrChange w:id="231" w:author="Hsuan-Yu Lin" w:date="2017-08-09T15:27:00Z">
              <w:rPr>
                <w:i/>
                <w:iCs/>
              </w:rPr>
            </w:rPrChange>
          </w:rPr>
          <w:t>104</w:t>
        </w:r>
        <w:r w:rsidRPr="004B2759">
          <w:rPr>
            <w:rFonts w:ascii="Times New Roman" w:hAnsi="Times New Roman" w:cs="Times New Roman"/>
            <w:rPrChange w:id="232" w:author="Hsuan-Yu Lin" w:date="2017-08-09T15:27:00Z">
              <w:rPr/>
            </w:rPrChange>
          </w:rPr>
          <w:t>(2), 266–300. https://doi.org/10.1037/0033-295X.104.2.266</w:t>
        </w:r>
      </w:ins>
    </w:p>
    <w:p w14:paraId="56DBD78C" w14:textId="77777777" w:rsidR="004B2759" w:rsidRPr="004B2759" w:rsidRDefault="004B2759" w:rsidP="004B2759">
      <w:pPr>
        <w:pStyle w:val="Bibliography"/>
        <w:rPr>
          <w:ins w:id="233" w:author="Hsuan-Yu Lin" w:date="2017-08-09T15:27:00Z"/>
          <w:rFonts w:ascii="Times New Roman" w:hAnsi="Times New Roman" w:cs="Times New Roman"/>
          <w:rPrChange w:id="234" w:author="Hsuan-Yu Lin" w:date="2017-08-09T15:27:00Z">
            <w:rPr>
              <w:ins w:id="235" w:author="Hsuan-Yu Lin" w:date="2017-08-09T15:27:00Z"/>
            </w:rPr>
          </w:rPrChange>
        </w:rPr>
        <w:pPrChange w:id="236" w:author="Hsuan-Yu Lin" w:date="2017-08-09T15:27:00Z">
          <w:pPr>
            <w:widowControl w:val="0"/>
            <w:autoSpaceDE w:val="0"/>
            <w:autoSpaceDN w:val="0"/>
            <w:adjustRightInd w:val="0"/>
            <w:spacing w:line="240" w:lineRule="auto"/>
          </w:pPr>
        </w:pPrChange>
      </w:pPr>
      <w:ins w:id="237" w:author="Hsuan-Yu Lin" w:date="2017-08-09T15:27:00Z">
        <w:r w:rsidRPr="004B2759">
          <w:rPr>
            <w:rFonts w:ascii="Times New Roman" w:hAnsi="Times New Roman" w:cs="Times New Roman"/>
            <w:rPrChange w:id="238" w:author="Hsuan-Yu Lin" w:date="2017-08-09T15:27:00Z">
              <w:rPr/>
            </w:rPrChange>
          </w:rPr>
          <w:t xml:space="preserve">R. Core Team. (2016). </w:t>
        </w:r>
        <w:r w:rsidRPr="004B2759">
          <w:rPr>
            <w:rFonts w:ascii="Times New Roman" w:hAnsi="Times New Roman" w:cs="Times New Roman"/>
            <w:i/>
            <w:iCs/>
            <w:rPrChange w:id="239" w:author="Hsuan-Yu Lin" w:date="2017-08-09T15:27:00Z">
              <w:rPr>
                <w:i/>
                <w:iCs/>
              </w:rPr>
            </w:rPrChange>
          </w:rPr>
          <w:t>R: A Language and Environment for Statistical Computing</w:t>
        </w:r>
        <w:r w:rsidRPr="004B2759">
          <w:rPr>
            <w:rFonts w:ascii="Times New Roman" w:hAnsi="Times New Roman" w:cs="Times New Roman"/>
            <w:rPrChange w:id="240" w:author="Hsuan-Yu Lin" w:date="2017-08-09T15:27:00Z">
              <w:rPr/>
            </w:rPrChange>
          </w:rPr>
          <w:t>. Vienna, Austria. Retrieved from http://www.R-project.org/</w:t>
        </w:r>
      </w:ins>
    </w:p>
    <w:p w14:paraId="4AE8E9DB" w14:textId="77777777" w:rsidR="004B2759" w:rsidRPr="004B2759" w:rsidRDefault="004B2759" w:rsidP="004B2759">
      <w:pPr>
        <w:pStyle w:val="Bibliography"/>
        <w:rPr>
          <w:ins w:id="241" w:author="Hsuan-Yu Lin" w:date="2017-08-09T15:27:00Z"/>
          <w:rFonts w:ascii="Times New Roman" w:hAnsi="Times New Roman" w:cs="Times New Roman"/>
          <w:rPrChange w:id="242" w:author="Hsuan-Yu Lin" w:date="2017-08-09T15:27:00Z">
            <w:rPr>
              <w:ins w:id="243" w:author="Hsuan-Yu Lin" w:date="2017-08-09T15:27:00Z"/>
            </w:rPr>
          </w:rPrChange>
        </w:rPr>
        <w:pPrChange w:id="244" w:author="Hsuan-Yu Lin" w:date="2017-08-09T15:27:00Z">
          <w:pPr>
            <w:widowControl w:val="0"/>
            <w:autoSpaceDE w:val="0"/>
            <w:autoSpaceDN w:val="0"/>
            <w:adjustRightInd w:val="0"/>
            <w:spacing w:line="240" w:lineRule="auto"/>
          </w:pPr>
        </w:pPrChange>
      </w:pPr>
      <w:ins w:id="245" w:author="Hsuan-Yu Lin" w:date="2017-08-09T15:27:00Z">
        <w:r w:rsidRPr="004B2759">
          <w:rPr>
            <w:rFonts w:ascii="Times New Roman" w:hAnsi="Times New Roman" w:cs="Times New Roman"/>
            <w:rPrChange w:id="246" w:author="Hsuan-Yu Lin" w:date="2017-08-09T15:27:00Z">
              <w:rPr/>
            </w:rPrChange>
          </w:rPr>
          <w:t xml:space="preserve">Tversky, A. (1977). Features of similarity. </w:t>
        </w:r>
        <w:r w:rsidRPr="004B2759">
          <w:rPr>
            <w:rFonts w:ascii="Times New Roman" w:hAnsi="Times New Roman" w:cs="Times New Roman"/>
            <w:i/>
            <w:iCs/>
            <w:rPrChange w:id="247" w:author="Hsuan-Yu Lin" w:date="2017-08-09T15:27:00Z">
              <w:rPr>
                <w:i/>
                <w:iCs/>
              </w:rPr>
            </w:rPrChange>
          </w:rPr>
          <w:t>Psychological Review</w:t>
        </w:r>
        <w:r w:rsidRPr="004B2759">
          <w:rPr>
            <w:rFonts w:ascii="Times New Roman" w:hAnsi="Times New Roman" w:cs="Times New Roman"/>
            <w:rPrChange w:id="248" w:author="Hsuan-Yu Lin" w:date="2017-08-09T15:27:00Z">
              <w:rPr/>
            </w:rPrChange>
          </w:rPr>
          <w:t xml:space="preserve">, </w:t>
        </w:r>
        <w:r w:rsidRPr="004B2759">
          <w:rPr>
            <w:rFonts w:ascii="Times New Roman" w:hAnsi="Times New Roman" w:cs="Times New Roman"/>
            <w:i/>
            <w:iCs/>
            <w:rPrChange w:id="249" w:author="Hsuan-Yu Lin" w:date="2017-08-09T15:27:00Z">
              <w:rPr>
                <w:i/>
                <w:iCs/>
              </w:rPr>
            </w:rPrChange>
          </w:rPr>
          <w:t>84</w:t>
        </w:r>
        <w:r w:rsidRPr="004B2759">
          <w:rPr>
            <w:rFonts w:ascii="Times New Roman" w:hAnsi="Times New Roman" w:cs="Times New Roman"/>
            <w:rPrChange w:id="250" w:author="Hsuan-Yu Lin" w:date="2017-08-09T15:27:00Z">
              <w:rPr/>
            </w:rPrChange>
          </w:rPr>
          <w:t>(4), 327–352. https://doi.org/10.1037/0033-295X.84.4.327</w:t>
        </w:r>
      </w:ins>
    </w:p>
    <w:p w14:paraId="42AF54ED" w14:textId="2AB587EB" w:rsidR="00D6377F" w:rsidRPr="00D6377F" w:rsidDel="003731AD" w:rsidRDefault="00D6377F" w:rsidP="00D6377F">
      <w:pPr>
        <w:pStyle w:val="Bibliography"/>
        <w:rPr>
          <w:del w:id="251" w:author="Hsuan-Yu Lin" w:date="2017-08-09T15:18:00Z"/>
          <w:rFonts w:ascii="Times New Roman" w:hAnsi="Times New Roman" w:cs="Times New Roman"/>
        </w:rPr>
      </w:pPr>
      <w:del w:id="252" w:author="Hsuan-Yu Lin" w:date="2017-08-09T15:18:00Z">
        <w:r w:rsidRPr="00D6377F" w:rsidDel="003731AD">
          <w:rPr>
            <w:rFonts w:ascii="Times New Roman" w:hAnsi="Times New Roman" w:cs="Times New Roman"/>
          </w:rPr>
          <w:delText xml:space="preserve">Allen, R. J., Baddeley, A. D., &amp; Hitch, G. J. (2014). Evidence for two attentional components in visual working memory. </w:delText>
        </w:r>
        <w:r w:rsidRPr="00D6377F" w:rsidDel="003731AD">
          <w:rPr>
            <w:rFonts w:ascii="Times New Roman" w:hAnsi="Times New Roman" w:cs="Times New Roman"/>
            <w:i/>
            <w:iCs/>
          </w:rPr>
          <w:delText>Journal of Experimental Psychology: Learning, Memory, and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40</w:delText>
        </w:r>
        <w:r w:rsidRPr="00D6377F" w:rsidDel="003731AD">
          <w:rPr>
            <w:rFonts w:ascii="Times New Roman" w:hAnsi="Times New Roman" w:cs="Times New Roman"/>
          </w:rPr>
          <w:delText>(6), 1499–1509. https://doi.org/10.1037/xlm0000002</w:delText>
        </w:r>
      </w:del>
    </w:p>
    <w:p w14:paraId="5B59D38D" w14:textId="2F890E52" w:rsidR="00D6377F" w:rsidRPr="00D6377F" w:rsidDel="003731AD" w:rsidRDefault="00D6377F" w:rsidP="00D6377F">
      <w:pPr>
        <w:pStyle w:val="Bibliography"/>
        <w:rPr>
          <w:del w:id="253" w:author="Hsuan-Yu Lin" w:date="2017-08-09T15:18:00Z"/>
          <w:rFonts w:ascii="Times New Roman" w:hAnsi="Times New Roman" w:cs="Times New Roman"/>
        </w:rPr>
      </w:pPr>
      <w:del w:id="254" w:author="Hsuan-Yu Lin" w:date="2017-08-09T15:18:00Z">
        <w:r w:rsidRPr="00D6377F" w:rsidDel="003731AD">
          <w:rPr>
            <w:rFonts w:ascii="Times New Roman" w:hAnsi="Times New Roman" w:cs="Times New Roman"/>
          </w:rPr>
          <w:lastRenderedPageBreak/>
          <w:delText xml:space="preserve">Boles, D. B., &amp; Clifford, J. E. (1989). An upper- and lowercase alphabetic similarity matrix, with derived generation similarity values. </w:delText>
        </w:r>
        <w:r w:rsidRPr="00D6377F" w:rsidDel="003731AD">
          <w:rPr>
            <w:rFonts w:ascii="Times New Roman" w:hAnsi="Times New Roman" w:cs="Times New Roman"/>
            <w:i/>
            <w:iCs/>
          </w:rPr>
          <w:delText>Behavior Research Methods, Instruments, &amp; Computers</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21</w:delText>
        </w:r>
        <w:r w:rsidRPr="00D6377F" w:rsidDel="003731AD">
          <w:rPr>
            <w:rFonts w:ascii="Times New Roman" w:hAnsi="Times New Roman" w:cs="Times New Roman"/>
          </w:rPr>
          <w:delText>(6), 579–586. https://doi.org/10.3758/BF03210580</w:delText>
        </w:r>
      </w:del>
    </w:p>
    <w:p w14:paraId="20159EB1" w14:textId="4AD0B12A" w:rsidR="00D6377F" w:rsidRPr="00D6377F" w:rsidDel="003731AD" w:rsidRDefault="00D6377F" w:rsidP="00D6377F">
      <w:pPr>
        <w:pStyle w:val="Bibliography"/>
        <w:rPr>
          <w:del w:id="255" w:author="Hsuan-Yu Lin" w:date="2017-08-09T15:18:00Z"/>
          <w:rFonts w:ascii="Times New Roman" w:hAnsi="Times New Roman" w:cs="Times New Roman"/>
        </w:rPr>
      </w:pPr>
      <w:del w:id="256" w:author="Hsuan-Yu Lin" w:date="2017-08-09T15:18:00Z">
        <w:r w:rsidRPr="00D6377F" w:rsidDel="003731AD">
          <w:rPr>
            <w:rFonts w:ascii="Times New Roman" w:hAnsi="Times New Roman" w:cs="Times New Roman"/>
          </w:rPr>
          <w:delText xml:space="preserve">Cheverud, J. M., &amp; Marroig, G. (2007). Research Article Comparing covariance matrices: random skewers method compared to the common principal components model. </w:delText>
        </w:r>
        <w:r w:rsidRPr="00D6377F" w:rsidDel="003731AD">
          <w:rPr>
            <w:rFonts w:ascii="Times New Roman" w:hAnsi="Times New Roman" w:cs="Times New Roman"/>
            <w:i/>
            <w:iCs/>
          </w:rPr>
          <w:delText>Genetics and Molecular Biology</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30</w:delText>
        </w:r>
        <w:r w:rsidRPr="00D6377F" w:rsidDel="003731AD">
          <w:rPr>
            <w:rFonts w:ascii="Times New Roman" w:hAnsi="Times New Roman" w:cs="Times New Roman"/>
          </w:rPr>
          <w:delText>(2), 461–469. https://doi.org/10.1590/S1415-47572007000300027</w:delText>
        </w:r>
      </w:del>
    </w:p>
    <w:p w14:paraId="7875B74D" w14:textId="701F7543" w:rsidR="00D6377F" w:rsidRPr="00D6377F" w:rsidDel="003731AD" w:rsidRDefault="00D6377F" w:rsidP="00D6377F">
      <w:pPr>
        <w:pStyle w:val="Bibliography"/>
        <w:rPr>
          <w:del w:id="257" w:author="Hsuan-Yu Lin" w:date="2017-08-09T15:18:00Z"/>
          <w:rFonts w:ascii="Times New Roman" w:hAnsi="Times New Roman" w:cs="Times New Roman"/>
        </w:rPr>
      </w:pPr>
      <w:del w:id="258" w:author="Hsuan-Yu Lin" w:date="2017-08-09T15:18:00Z">
        <w:r w:rsidRPr="00D6377F" w:rsidDel="003731AD">
          <w:rPr>
            <w:rFonts w:ascii="Times New Roman" w:hAnsi="Times New Roman" w:cs="Times New Roman"/>
          </w:rPr>
          <w:delText xml:space="preserve">Farrell, S. (2006). Mixed-list phonological similarity effects in delayed serial recall. </w:delText>
        </w:r>
        <w:r w:rsidRPr="00D6377F" w:rsidDel="003731AD">
          <w:rPr>
            <w:rFonts w:ascii="Times New Roman" w:hAnsi="Times New Roman" w:cs="Times New Roman"/>
            <w:i/>
            <w:iCs/>
          </w:rPr>
          <w:delText>Journal of Memory and Language</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55</w:delText>
        </w:r>
        <w:r w:rsidRPr="00D6377F" w:rsidDel="003731AD">
          <w:rPr>
            <w:rFonts w:ascii="Times New Roman" w:hAnsi="Times New Roman" w:cs="Times New Roman"/>
          </w:rPr>
          <w:delText>(4), 587–600. https://doi.org/10.1016/j.jml.2006.06.002</w:delText>
        </w:r>
      </w:del>
    </w:p>
    <w:p w14:paraId="5705FE5B" w14:textId="69FF670A" w:rsidR="00D6377F" w:rsidRPr="00D6377F" w:rsidDel="003731AD" w:rsidRDefault="00D6377F" w:rsidP="00D6377F">
      <w:pPr>
        <w:pStyle w:val="Bibliography"/>
        <w:rPr>
          <w:del w:id="259" w:author="Hsuan-Yu Lin" w:date="2017-08-09T15:18:00Z"/>
          <w:rFonts w:ascii="Times New Roman" w:hAnsi="Times New Roman" w:cs="Times New Roman"/>
        </w:rPr>
      </w:pPr>
      <w:del w:id="260" w:author="Hsuan-Yu Lin" w:date="2017-08-09T15:18:00Z">
        <w:r w:rsidRPr="00D6377F" w:rsidDel="003731AD">
          <w:rPr>
            <w:rFonts w:ascii="Times New Roman" w:hAnsi="Times New Roman" w:cs="Times New Roman"/>
          </w:rPr>
          <w:delText xml:space="preserve">Giordano, B. L., Guastavino, C., Murphy, E., Ogg, M., Smith, B. K., &amp; McAdams, S. (2011). Comparison of Methods for Collecting and Modeling Dissimilarity Data: Applications to Complex Sound Stimuli. </w:delText>
        </w:r>
        <w:r w:rsidRPr="00D6377F" w:rsidDel="003731AD">
          <w:rPr>
            <w:rFonts w:ascii="Times New Roman" w:hAnsi="Times New Roman" w:cs="Times New Roman"/>
            <w:i/>
            <w:iCs/>
          </w:rPr>
          <w:delText>Multivariate Behavioral Research</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46</w:delText>
        </w:r>
        <w:r w:rsidRPr="00D6377F" w:rsidDel="003731AD">
          <w:rPr>
            <w:rFonts w:ascii="Times New Roman" w:hAnsi="Times New Roman" w:cs="Times New Roman"/>
          </w:rPr>
          <w:delText>(5), 779–811. https://doi.org/10.1080/00273171.2011.606748</w:delText>
        </w:r>
      </w:del>
    </w:p>
    <w:p w14:paraId="1BFBCCCA" w14:textId="24015A36" w:rsidR="00D6377F" w:rsidRPr="00D6377F" w:rsidDel="003731AD" w:rsidRDefault="00D6377F" w:rsidP="00D6377F">
      <w:pPr>
        <w:pStyle w:val="Bibliography"/>
        <w:rPr>
          <w:del w:id="261" w:author="Hsuan-Yu Lin" w:date="2017-08-09T15:18:00Z"/>
          <w:rFonts w:ascii="Times New Roman" w:hAnsi="Times New Roman" w:cs="Times New Roman"/>
        </w:rPr>
      </w:pPr>
      <w:del w:id="262" w:author="Hsuan-Yu Lin" w:date="2017-08-09T15:18:00Z">
        <w:r w:rsidRPr="00D6377F" w:rsidDel="003731AD">
          <w:rPr>
            <w:rFonts w:ascii="Times New Roman" w:hAnsi="Times New Roman" w:cs="Times New Roman"/>
          </w:rPr>
          <w:delText xml:space="preserve">Goldstone, R. L. (1995). Effects of categorization on color perception. </w:delText>
        </w:r>
        <w:r w:rsidRPr="00D6377F" w:rsidDel="003731AD">
          <w:rPr>
            <w:rFonts w:ascii="Times New Roman" w:hAnsi="Times New Roman" w:cs="Times New Roman"/>
            <w:i/>
            <w:iCs/>
          </w:rPr>
          <w:delText>Psychological Science</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6</w:delText>
        </w:r>
        <w:r w:rsidRPr="00D6377F" w:rsidDel="003731AD">
          <w:rPr>
            <w:rFonts w:ascii="Times New Roman" w:hAnsi="Times New Roman" w:cs="Times New Roman"/>
          </w:rPr>
          <w:delText>(5), 298–304.</w:delText>
        </w:r>
      </w:del>
    </w:p>
    <w:p w14:paraId="25EC3228" w14:textId="6AE7CDA5" w:rsidR="00D6377F" w:rsidRPr="00D6377F" w:rsidDel="003731AD" w:rsidRDefault="00D6377F" w:rsidP="00D6377F">
      <w:pPr>
        <w:pStyle w:val="Bibliography"/>
        <w:rPr>
          <w:del w:id="263" w:author="Hsuan-Yu Lin" w:date="2017-08-09T15:18:00Z"/>
          <w:rFonts w:ascii="Times New Roman" w:hAnsi="Times New Roman" w:cs="Times New Roman"/>
        </w:rPr>
      </w:pPr>
      <w:del w:id="264" w:author="Hsuan-Yu Lin" w:date="2017-08-09T15:18:00Z">
        <w:r w:rsidRPr="00D6377F" w:rsidDel="003731AD">
          <w:rPr>
            <w:rFonts w:ascii="Times New Roman" w:hAnsi="Times New Roman" w:cs="Times New Roman"/>
          </w:rPr>
          <w:delText xml:space="preserve">Heit, E., &amp; Rubinstein, J. (1994). Similarity and property effects in inductive reasoning. </w:delText>
        </w:r>
        <w:r w:rsidRPr="00D6377F" w:rsidDel="003731AD">
          <w:rPr>
            <w:rFonts w:ascii="Times New Roman" w:hAnsi="Times New Roman" w:cs="Times New Roman"/>
            <w:i/>
            <w:iCs/>
          </w:rPr>
          <w:delText>Journal of Experimental Psychology: Learning, Memory, and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20</w:delText>
        </w:r>
        <w:r w:rsidRPr="00D6377F" w:rsidDel="003731AD">
          <w:rPr>
            <w:rFonts w:ascii="Times New Roman" w:hAnsi="Times New Roman" w:cs="Times New Roman"/>
          </w:rPr>
          <w:delText>(2), 411.</w:delText>
        </w:r>
      </w:del>
    </w:p>
    <w:p w14:paraId="714CFB06" w14:textId="4E36AA22" w:rsidR="00D6377F" w:rsidRPr="00D6377F" w:rsidDel="003731AD" w:rsidRDefault="00D6377F" w:rsidP="00D6377F">
      <w:pPr>
        <w:pStyle w:val="Bibliography"/>
        <w:rPr>
          <w:del w:id="265" w:author="Hsuan-Yu Lin" w:date="2017-08-09T15:18:00Z"/>
          <w:rFonts w:ascii="Times New Roman" w:hAnsi="Times New Roman" w:cs="Times New Roman"/>
        </w:rPr>
      </w:pPr>
      <w:del w:id="266" w:author="Hsuan-Yu Lin" w:date="2017-08-09T15:18:00Z">
        <w:r w:rsidRPr="00D6377F" w:rsidDel="003731AD">
          <w:rPr>
            <w:rFonts w:ascii="Times New Roman" w:hAnsi="Times New Roman" w:cs="Times New Roman"/>
          </w:rPr>
          <w:delText xml:space="preserve">Jackson, M. C., Linden, D. E. J., Roberts, M. V., Kriegeskorte, N., &amp; Haenschel, C. (2015). Similarity, not complexity, determines visual working memory performance. </w:delText>
        </w:r>
        <w:r w:rsidRPr="00D6377F" w:rsidDel="003731AD">
          <w:rPr>
            <w:rFonts w:ascii="Times New Roman" w:hAnsi="Times New Roman" w:cs="Times New Roman"/>
            <w:i/>
            <w:iCs/>
          </w:rPr>
          <w:delText>Journal of Experimental Psychology: Learning, Memory, and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41</w:delText>
        </w:r>
        <w:r w:rsidRPr="00D6377F" w:rsidDel="003731AD">
          <w:rPr>
            <w:rFonts w:ascii="Times New Roman" w:hAnsi="Times New Roman" w:cs="Times New Roman"/>
          </w:rPr>
          <w:delText>(6), 1884–1892. https://doi.org/10.1037/xlm0000125</w:delText>
        </w:r>
      </w:del>
    </w:p>
    <w:p w14:paraId="314714DC" w14:textId="0832192B" w:rsidR="00D6377F" w:rsidRPr="00D6377F" w:rsidDel="003731AD" w:rsidRDefault="00D6377F" w:rsidP="00D6377F">
      <w:pPr>
        <w:pStyle w:val="Bibliography"/>
        <w:rPr>
          <w:del w:id="267" w:author="Hsuan-Yu Lin" w:date="2017-08-09T15:18:00Z"/>
          <w:rFonts w:ascii="Times New Roman" w:hAnsi="Times New Roman" w:cs="Times New Roman"/>
        </w:rPr>
      </w:pPr>
      <w:del w:id="268" w:author="Hsuan-Yu Lin" w:date="2017-08-09T15:18:00Z">
        <w:r w:rsidRPr="00D6377F" w:rsidDel="003731AD">
          <w:rPr>
            <w:rFonts w:ascii="Times New Roman" w:hAnsi="Times New Roman" w:cs="Times New Roman"/>
            <w:lang w:val="de-CH"/>
          </w:rPr>
          <w:delText xml:space="preserve">Luck, S. J., &amp; Vogel, E. K. (1997). </w:delText>
        </w:r>
        <w:r w:rsidRPr="00D6377F" w:rsidDel="003731AD">
          <w:rPr>
            <w:rFonts w:ascii="Times New Roman" w:hAnsi="Times New Roman" w:cs="Times New Roman"/>
          </w:rPr>
          <w:delText xml:space="preserve">The capacity of visual working memory for features and conjunctions. </w:delText>
        </w:r>
        <w:r w:rsidRPr="00D6377F" w:rsidDel="003731AD">
          <w:rPr>
            <w:rFonts w:ascii="Times New Roman" w:hAnsi="Times New Roman" w:cs="Times New Roman"/>
            <w:i/>
            <w:iCs/>
          </w:rPr>
          <w:delText>Nature</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390</w:delText>
        </w:r>
        <w:r w:rsidRPr="00D6377F" w:rsidDel="003731AD">
          <w:rPr>
            <w:rFonts w:ascii="Times New Roman" w:hAnsi="Times New Roman" w:cs="Times New Roman"/>
          </w:rPr>
          <w:delText>(6657), 279–281. https://doi.org/10.1038/36846</w:delText>
        </w:r>
      </w:del>
    </w:p>
    <w:p w14:paraId="0EF8032F" w14:textId="388AEB1E" w:rsidR="00D6377F" w:rsidRPr="00D6377F" w:rsidDel="003731AD" w:rsidRDefault="00D6377F" w:rsidP="00D6377F">
      <w:pPr>
        <w:pStyle w:val="Bibliography"/>
        <w:rPr>
          <w:del w:id="269" w:author="Hsuan-Yu Lin" w:date="2017-08-09T15:18:00Z"/>
          <w:rFonts w:ascii="Times New Roman" w:hAnsi="Times New Roman" w:cs="Times New Roman"/>
        </w:rPr>
      </w:pPr>
      <w:del w:id="270" w:author="Hsuan-Yu Lin" w:date="2017-08-09T15:18:00Z">
        <w:r w:rsidRPr="00D6377F" w:rsidDel="003731AD">
          <w:rPr>
            <w:rFonts w:ascii="Times New Roman" w:hAnsi="Times New Roman" w:cs="Times New Roman"/>
          </w:rPr>
          <w:lastRenderedPageBreak/>
          <w:delText>Morey, R. D., &amp; Rouder, J. N. (2015). BayesFactor: omputation of Bayes Factors for Common Designs (Version R package version 0.9.12-2). Retrieved from https://CRAN.R-project.org/package=BayesFactor</w:delText>
        </w:r>
      </w:del>
    </w:p>
    <w:p w14:paraId="5B9ECB95" w14:textId="51296C0C" w:rsidR="00D6377F" w:rsidRPr="00D6377F" w:rsidDel="003731AD" w:rsidRDefault="00D6377F" w:rsidP="00D6377F">
      <w:pPr>
        <w:pStyle w:val="Bibliography"/>
        <w:rPr>
          <w:del w:id="271" w:author="Hsuan-Yu Lin" w:date="2017-08-09T15:18:00Z"/>
          <w:rFonts w:ascii="Times New Roman" w:hAnsi="Times New Roman" w:cs="Times New Roman"/>
        </w:rPr>
      </w:pPr>
      <w:del w:id="272" w:author="Hsuan-Yu Lin" w:date="2017-08-09T15:18:00Z">
        <w:r w:rsidRPr="00D6377F" w:rsidDel="003731AD">
          <w:rPr>
            <w:rFonts w:ascii="Times New Roman" w:hAnsi="Times New Roman" w:cs="Times New Roman"/>
          </w:rPr>
          <w:delText xml:space="preserve">Nosofsky, R. M., &amp; Kantner, J. (2006). Exemplar similarity, study list homogeneity, and short-term perceptual recognition. </w:delText>
        </w:r>
        <w:r w:rsidRPr="00D6377F" w:rsidDel="003731AD">
          <w:rPr>
            <w:rFonts w:ascii="Times New Roman" w:hAnsi="Times New Roman" w:cs="Times New Roman"/>
            <w:i/>
            <w:iCs/>
          </w:rPr>
          <w:delText>Memory &amp; Cognition</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34</w:delText>
        </w:r>
        <w:r w:rsidRPr="00D6377F" w:rsidDel="003731AD">
          <w:rPr>
            <w:rFonts w:ascii="Times New Roman" w:hAnsi="Times New Roman" w:cs="Times New Roman"/>
          </w:rPr>
          <w:delText>(1), 112–124. https://doi.org/10.3758/BF03193391</w:delText>
        </w:r>
      </w:del>
    </w:p>
    <w:p w14:paraId="75F50518" w14:textId="1FECFA18" w:rsidR="00D6377F" w:rsidRPr="00D6377F" w:rsidDel="003731AD" w:rsidRDefault="00D6377F" w:rsidP="00D6377F">
      <w:pPr>
        <w:pStyle w:val="Bibliography"/>
        <w:rPr>
          <w:del w:id="273" w:author="Hsuan-Yu Lin" w:date="2017-08-09T15:18:00Z"/>
          <w:rFonts w:ascii="Times New Roman" w:hAnsi="Times New Roman" w:cs="Times New Roman"/>
        </w:rPr>
      </w:pPr>
      <w:del w:id="274" w:author="Hsuan-Yu Lin" w:date="2017-08-09T15:18:00Z">
        <w:r w:rsidRPr="00D6377F" w:rsidDel="003731AD">
          <w:rPr>
            <w:rFonts w:ascii="Times New Roman" w:hAnsi="Times New Roman" w:cs="Times New Roman"/>
          </w:rPr>
          <w:delText xml:space="preserve">Nosofsky, R. M., &amp; Palmeri, T. J. (1997). An exemplar-based random walk model of speeded classification. </w:delText>
        </w:r>
        <w:r w:rsidRPr="00D6377F" w:rsidDel="003731AD">
          <w:rPr>
            <w:rFonts w:ascii="Times New Roman" w:hAnsi="Times New Roman" w:cs="Times New Roman"/>
            <w:i/>
            <w:iCs/>
          </w:rPr>
          <w:delText>Psychological Review</w:delText>
        </w:r>
        <w:r w:rsidRPr="00D6377F" w:rsidDel="003731AD">
          <w:rPr>
            <w:rFonts w:ascii="Times New Roman" w:hAnsi="Times New Roman" w:cs="Times New Roman"/>
          </w:rPr>
          <w:delText xml:space="preserve">, </w:delText>
        </w:r>
        <w:r w:rsidRPr="00D6377F" w:rsidDel="003731AD">
          <w:rPr>
            <w:rFonts w:ascii="Times New Roman" w:hAnsi="Times New Roman" w:cs="Times New Roman"/>
            <w:i/>
            <w:iCs/>
          </w:rPr>
          <w:delText>104</w:delText>
        </w:r>
        <w:r w:rsidRPr="00D6377F" w:rsidDel="003731AD">
          <w:rPr>
            <w:rFonts w:ascii="Times New Roman" w:hAnsi="Times New Roman" w:cs="Times New Roman"/>
          </w:rPr>
          <w:delText>(2), 266–300. https://doi.org/10.1037/0033-295X.104.2.266</w:delText>
        </w:r>
      </w:del>
    </w:p>
    <w:p w14:paraId="53D14E1F" w14:textId="330970FF" w:rsidR="00D6377F" w:rsidRPr="00D6377F" w:rsidDel="003731AD" w:rsidRDefault="00D6377F" w:rsidP="00D6377F">
      <w:pPr>
        <w:pStyle w:val="Bibliography"/>
        <w:rPr>
          <w:del w:id="275" w:author="Hsuan-Yu Lin" w:date="2017-08-09T15:18:00Z"/>
          <w:rFonts w:ascii="Times New Roman" w:hAnsi="Times New Roman" w:cs="Times New Roman"/>
        </w:rPr>
      </w:pPr>
      <w:del w:id="276" w:author="Hsuan-Yu Lin" w:date="2017-08-09T15:18:00Z">
        <w:r w:rsidRPr="00D6377F" w:rsidDel="003731AD">
          <w:rPr>
            <w:rFonts w:ascii="Times New Roman" w:hAnsi="Times New Roman" w:cs="Times New Roman"/>
          </w:rPr>
          <w:delText xml:space="preserve">R. Core Team. (2016). </w:delText>
        </w:r>
        <w:r w:rsidRPr="00D6377F" w:rsidDel="003731AD">
          <w:rPr>
            <w:rFonts w:ascii="Times New Roman" w:hAnsi="Times New Roman" w:cs="Times New Roman"/>
            <w:i/>
            <w:iCs/>
          </w:rPr>
          <w:delText>R: A Language and Environment for Statistical Computing</w:delText>
        </w:r>
        <w:r w:rsidRPr="00D6377F" w:rsidDel="003731AD">
          <w:rPr>
            <w:rFonts w:ascii="Times New Roman" w:hAnsi="Times New Roman" w:cs="Times New Roman"/>
          </w:rPr>
          <w:delText>. Vienna, Austria. Retrieved from http://www.R-project.org/</w:delText>
        </w:r>
      </w:del>
    </w:p>
    <w:p w14:paraId="1FAEE463" w14:textId="77777777" w:rsidR="0031081F" w:rsidRDefault="00DD79A3">
      <w:pPr>
        <w:pStyle w:val="SectionTitle"/>
      </w:pPr>
      <w:r>
        <w:lastRenderedPageBreak/>
        <w:fldChar w:fldCharType="end"/>
      </w:r>
      <w:r w:rsidR="00D74F71">
        <w:t>Tables</w:t>
      </w:r>
    </w:p>
    <w:p w14:paraId="137C7DBD" w14:textId="77777777" w:rsidR="0031081F" w:rsidRDefault="00D74F71">
      <w:pPr>
        <w:pStyle w:val="NoSpacing"/>
      </w:pPr>
      <w:r>
        <w:t xml:space="preserve">Table </w:t>
      </w:r>
      <w:bookmarkStart w:id="277" w:name="t_exp1_reliability_validity"/>
      <w:r w:rsidR="007566D5">
        <w:fldChar w:fldCharType="begin"/>
      </w:r>
      <w:r w:rsidR="007566D5">
        <w:instrText xml:space="preserve"> SEQ _Table </w:instrText>
      </w:r>
      <w:r w:rsidR="007566D5">
        <w:fldChar w:fldCharType="separate"/>
      </w:r>
      <w:r w:rsidR="00C00C73">
        <w:rPr>
          <w:noProof/>
        </w:rPr>
        <w:t>1</w:t>
      </w:r>
      <w:r w:rsidR="007566D5">
        <w:fldChar w:fldCharType="end"/>
      </w:r>
      <w:bookmarkEnd w:id="277"/>
    </w:p>
    <w:p w14:paraId="29F071FC" w14:textId="77777777" w:rsidR="0031081F" w:rsidRDefault="00C5688D">
      <w:pPr>
        <w:pStyle w:val="NoSpacing"/>
      </w:pPr>
      <w:r>
        <w:rPr>
          <w:rStyle w:val="Emphasis"/>
        </w:rPr>
        <w:t>Reliability</w:t>
      </w:r>
      <w:r w:rsidR="00DD599D">
        <w:rPr>
          <w:rStyle w:val="Emphasis"/>
        </w:rPr>
        <w:t xml:space="preserve"> and Validity</w:t>
      </w:r>
      <w:r>
        <w:rPr>
          <w:rStyle w:val="Emphasis"/>
        </w:rPr>
        <w:t xml:space="preserve"> of </w:t>
      </w:r>
      <w:r w:rsidR="00DF57FD">
        <w:rPr>
          <w:rStyle w:val="Emphasis"/>
        </w:rPr>
        <w:t>Experiment</w:t>
      </w:r>
      <w:r>
        <w:rPr>
          <w:rStyle w:val="Emphasis"/>
        </w:rPr>
        <w:t xml:space="preserve"> 1</w:t>
      </w:r>
      <w:r w:rsidR="003E7DBA">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7D0C11" w14:paraId="6E887AD9" w14:textId="77777777" w:rsidTr="00B825A4">
        <w:trPr>
          <w:cnfStyle w:val="100000000000" w:firstRow="1" w:lastRow="0" w:firstColumn="0" w:lastColumn="0" w:oddVBand="0" w:evenVBand="0" w:oddHBand="0" w:evenHBand="0" w:firstRowFirstColumn="0" w:firstRowLastColumn="0" w:lastRowFirstColumn="0" w:lastRowLastColumn="0"/>
        </w:trPr>
        <w:tc>
          <w:tcPr>
            <w:tcW w:w="671" w:type="pct"/>
          </w:tcPr>
          <w:p w14:paraId="08519E7A" w14:textId="77777777" w:rsidR="007D0C11" w:rsidRDefault="007D0C11" w:rsidP="008A66C1">
            <w:pPr>
              <w:pStyle w:val="NoSpacing"/>
              <w:jc w:val="center"/>
            </w:pPr>
            <w:r>
              <w:t>Participant</w:t>
            </w:r>
          </w:p>
        </w:tc>
        <w:tc>
          <w:tcPr>
            <w:tcW w:w="1146" w:type="pct"/>
          </w:tcPr>
          <w:p w14:paraId="3E395E33" w14:textId="77777777" w:rsidR="007D0C11" w:rsidRDefault="007D0C11" w:rsidP="007D0C11">
            <w:pPr>
              <w:pStyle w:val="NoSpacing"/>
              <w:jc w:val="center"/>
            </w:pPr>
            <w:r>
              <w:t>Paired-Comparison</w:t>
            </w:r>
          </w:p>
        </w:tc>
        <w:tc>
          <w:tcPr>
            <w:tcW w:w="1666" w:type="pct"/>
          </w:tcPr>
          <w:p w14:paraId="39DFA6FD" w14:textId="77777777" w:rsidR="007D0C11" w:rsidRDefault="001049B3" w:rsidP="001049B3">
            <w:pPr>
              <w:pStyle w:val="NoSpacing"/>
              <w:jc w:val="center"/>
            </w:pPr>
            <w:r>
              <w:t>Multi-Items Rearrangement</w:t>
            </w:r>
          </w:p>
        </w:tc>
        <w:tc>
          <w:tcPr>
            <w:tcW w:w="1517" w:type="pct"/>
          </w:tcPr>
          <w:p w14:paraId="5416174B" w14:textId="77777777" w:rsidR="007D0C11" w:rsidRDefault="00E31ABE" w:rsidP="00982576">
            <w:pPr>
              <w:pStyle w:val="NoSpacing"/>
              <w:jc w:val="center"/>
            </w:pPr>
            <w:r>
              <w:t>Validity</w:t>
            </w:r>
          </w:p>
        </w:tc>
      </w:tr>
      <w:tr w:rsidR="007D0C11" w14:paraId="20729FA1" w14:textId="77777777" w:rsidTr="00B825A4">
        <w:tc>
          <w:tcPr>
            <w:tcW w:w="671" w:type="pct"/>
          </w:tcPr>
          <w:p w14:paraId="04DDD889" w14:textId="77777777" w:rsidR="007D0C11" w:rsidRDefault="007D0C11" w:rsidP="008A66C1">
            <w:pPr>
              <w:pStyle w:val="NoSpacing"/>
              <w:jc w:val="right"/>
            </w:pPr>
            <w:r>
              <w:t>1</w:t>
            </w:r>
          </w:p>
        </w:tc>
        <w:tc>
          <w:tcPr>
            <w:tcW w:w="1146" w:type="pct"/>
          </w:tcPr>
          <w:p w14:paraId="4DC8C36E" w14:textId="77777777" w:rsidR="007D0C11" w:rsidRDefault="007D0C11" w:rsidP="00B825A4">
            <w:pPr>
              <w:pStyle w:val="NoSpacing"/>
              <w:jc w:val="right"/>
            </w:pPr>
            <w:r w:rsidRPr="0049710E">
              <w:t>0.9</w:t>
            </w:r>
            <w:r w:rsidR="00B825A4">
              <w:t>8</w:t>
            </w:r>
          </w:p>
        </w:tc>
        <w:tc>
          <w:tcPr>
            <w:tcW w:w="1666" w:type="pct"/>
          </w:tcPr>
          <w:p w14:paraId="29FE2DA0" w14:textId="77777777" w:rsidR="007D0C11" w:rsidRDefault="007D0C11" w:rsidP="00A42FD0">
            <w:pPr>
              <w:pStyle w:val="NoSpacing"/>
              <w:jc w:val="right"/>
            </w:pPr>
            <w:r w:rsidRPr="0049710E">
              <w:t>0.9</w:t>
            </w:r>
            <w:r w:rsidR="00A42FD0">
              <w:t>1</w:t>
            </w:r>
          </w:p>
        </w:tc>
        <w:tc>
          <w:tcPr>
            <w:tcW w:w="1517" w:type="pct"/>
          </w:tcPr>
          <w:p w14:paraId="172924BA" w14:textId="77777777" w:rsidR="007D0C11" w:rsidRPr="0049710E" w:rsidRDefault="00B27DC6" w:rsidP="00982576">
            <w:pPr>
              <w:pStyle w:val="NoSpacing"/>
              <w:jc w:val="right"/>
            </w:pPr>
            <w:r>
              <w:t>0.95</w:t>
            </w:r>
          </w:p>
        </w:tc>
      </w:tr>
      <w:tr w:rsidR="007D0C11" w14:paraId="30C98B61" w14:textId="77777777" w:rsidTr="00B825A4">
        <w:tc>
          <w:tcPr>
            <w:tcW w:w="671" w:type="pct"/>
          </w:tcPr>
          <w:p w14:paraId="6862B5D5" w14:textId="77777777" w:rsidR="007D0C11" w:rsidRDefault="007D0C11" w:rsidP="008A66C1">
            <w:pPr>
              <w:pStyle w:val="NoSpacing"/>
              <w:jc w:val="right"/>
            </w:pPr>
            <w:r>
              <w:t>2</w:t>
            </w:r>
          </w:p>
        </w:tc>
        <w:tc>
          <w:tcPr>
            <w:tcW w:w="1146" w:type="pct"/>
          </w:tcPr>
          <w:p w14:paraId="2DE69E1F" w14:textId="77777777" w:rsidR="007D0C11" w:rsidRDefault="007D0C11" w:rsidP="00B825A4">
            <w:pPr>
              <w:pStyle w:val="NoSpacing"/>
              <w:jc w:val="right"/>
            </w:pPr>
            <w:r w:rsidRPr="0049710E">
              <w:t>0.8</w:t>
            </w:r>
            <w:r w:rsidR="00B825A4">
              <w:t>7</w:t>
            </w:r>
          </w:p>
        </w:tc>
        <w:tc>
          <w:tcPr>
            <w:tcW w:w="1666" w:type="pct"/>
          </w:tcPr>
          <w:p w14:paraId="034CDAC4" w14:textId="77777777" w:rsidR="007D0C11" w:rsidRDefault="007D0C11" w:rsidP="00A42FD0">
            <w:pPr>
              <w:pStyle w:val="NoSpacing"/>
              <w:jc w:val="right"/>
            </w:pPr>
            <w:r w:rsidRPr="0049710E">
              <w:t>0.84</w:t>
            </w:r>
          </w:p>
        </w:tc>
        <w:tc>
          <w:tcPr>
            <w:tcW w:w="1517" w:type="pct"/>
          </w:tcPr>
          <w:p w14:paraId="367139F7" w14:textId="77777777" w:rsidR="007D0C11" w:rsidRPr="0049710E" w:rsidRDefault="00B27DC6" w:rsidP="00982576">
            <w:pPr>
              <w:pStyle w:val="NoSpacing"/>
              <w:jc w:val="right"/>
            </w:pPr>
            <w:r>
              <w:t>0.91</w:t>
            </w:r>
          </w:p>
        </w:tc>
      </w:tr>
      <w:tr w:rsidR="007D0C11" w14:paraId="0D610D96" w14:textId="77777777" w:rsidTr="00B825A4">
        <w:tc>
          <w:tcPr>
            <w:tcW w:w="671" w:type="pct"/>
          </w:tcPr>
          <w:p w14:paraId="3EF4E021" w14:textId="77777777" w:rsidR="007D0C11" w:rsidRDefault="007D0C11" w:rsidP="008A66C1">
            <w:pPr>
              <w:pStyle w:val="NoSpacing"/>
              <w:jc w:val="right"/>
            </w:pPr>
            <w:r>
              <w:t>3</w:t>
            </w:r>
          </w:p>
        </w:tc>
        <w:tc>
          <w:tcPr>
            <w:tcW w:w="1146" w:type="pct"/>
          </w:tcPr>
          <w:p w14:paraId="53472E4D" w14:textId="77777777" w:rsidR="007D0C11" w:rsidRDefault="007D0C11" w:rsidP="00B825A4">
            <w:pPr>
              <w:pStyle w:val="NoSpacing"/>
              <w:jc w:val="right"/>
            </w:pPr>
            <w:r w:rsidRPr="0049710E">
              <w:t>0.7</w:t>
            </w:r>
            <w:r w:rsidR="00B825A4">
              <w:t>8</w:t>
            </w:r>
          </w:p>
        </w:tc>
        <w:tc>
          <w:tcPr>
            <w:tcW w:w="1666" w:type="pct"/>
          </w:tcPr>
          <w:p w14:paraId="6CC8116B" w14:textId="77777777" w:rsidR="007D0C11" w:rsidRDefault="007D0C11" w:rsidP="00A42FD0">
            <w:pPr>
              <w:pStyle w:val="NoSpacing"/>
              <w:jc w:val="right"/>
            </w:pPr>
            <w:r w:rsidRPr="0049710E">
              <w:t>0.</w:t>
            </w:r>
            <w:r w:rsidR="00A42FD0">
              <w:t>80</w:t>
            </w:r>
          </w:p>
        </w:tc>
        <w:tc>
          <w:tcPr>
            <w:tcW w:w="1517" w:type="pct"/>
          </w:tcPr>
          <w:p w14:paraId="525120B8" w14:textId="77777777" w:rsidR="007D0C11" w:rsidRPr="0049710E" w:rsidRDefault="00B27DC6" w:rsidP="00982576">
            <w:pPr>
              <w:pStyle w:val="NoSpacing"/>
              <w:jc w:val="right"/>
            </w:pPr>
            <w:r>
              <w:t>0.91</w:t>
            </w:r>
          </w:p>
        </w:tc>
      </w:tr>
      <w:tr w:rsidR="007D0C11" w14:paraId="784259E4" w14:textId="77777777" w:rsidTr="00B825A4">
        <w:tc>
          <w:tcPr>
            <w:tcW w:w="671" w:type="pct"/>
          </w:tcPr>
          <w:p w14:paraId="5F52E5B1" w14:textId="77777777" w:rsidR="007D0C11" w:rsidRDefault="007D0C11" w:rsidP="008A66C1">
            <w:pPr>
              <w:pStyle w:val="NoSpacing"/>
              <w:jc w:val="right"/>
            </w:pPr>
            <w:r>
              <w:t>4</w:t>
            </w:r>
          </w:p>
        </w:tc>
        <w:tc>
          <w:tcPr>
            <w:tcW w:w="1146" w:type="pct"/>
          </w:tcPr>
          <w:p w14:paraId="0A42ABF8" w14:textId="77777777" w:rsidR="007D0C11" w:rsidRDefault="007D0C11" w:rsidP="00B825A4">
            <w:pPr>
              <w:pStyle w:val="NoSpacing"/>
              <w:jc w:val="right"/>
            </w:pPr>
            <w:r w:rsidRPr="0049710E">
              <w:t>0.79</w:t>
            </w:r>
          </w:p>
        </w:tc>
        <w:tc>
          <w:tcPr>
            <w:tcW w:w="1666" w:type="pct"/>
          </w:tcPr>
          <w:p w14:paraId="3ACBF574" w14:textId="77777777" w:rsidR="007D0C11" w:rsidRDefault="007D0C11" w:rsidP="00A42FD0">
            <w:pPr>
              <w:pStyle w:val="NoSpacing"/>
              <w:jc w:val="right"/>
            </w:pPr>
            <w:r w:rsidRPr="0049710E">
              <w:t>0.8</w:t>
            </w:r>
            <w:r w:rsidR="00A42FD0">
              <w:t>1</w:t>
            </w:r>
          </w:p>
        </w:tc>
        <w:tc>
          <w:tcPr>
            <w:tcW w:w="1517" w:type="pct"/>
          </w:tcPr>
          <w:p w14:paraId="3D942AFF" w14:textId="77777777" w:rsidR="007D0C11" w:rsidRPr="0049710E" w:rsidRDefault="00B27DC6" w:rsidP="00982576">
            <w:pPr>
              <w:pStyle w:val="NoSpacing"/>
              <w:jc w:val="right"/>
            </w:pPr>
            <w:r>
              <w:t>0.85</w:t>
            </w:r>
          </w:p>
        </w:tc>
      </w:tr>
      <w:tr w:rsidR="007D0C11" w14:paraId="731817F6" w14:textId="77777777" w:rsidTr="00B825A4">
        <w:tc>
          <w:tcPr>
            <w:tcW w:w="671" w:type="pct"/>
          </w:tcPr>
          <w:p w14:paraId="247F7731" w14:textId="77777777" w:rsidR="007D0C11" w:rsidRDefault="007D0C11" w:rsidP="008A66C1">
            <w:pPr>
              <w:pStyle w:val="NoSpacing"/>
              <w:jc w:val="right"/>
            </w:pPr>
            <w:r>
              <w:t>5</w:t>
            </w:r>
          </w:p>
        </w:tc>
        <w:tc>
          <w:tcPr>
            <w:tcW w:w="1146" w:type="pct"/>
          </w:tcPr>
          <w:p w14:paraId="490C53EA" w14:textId="77777777" w:rsidR="007D0C11" w:rsidRDefault="007D0C11" w:rsidP="00B825A4">
            <w:pPr>
              <w:pStyle w:val="NoSpacing"/>
              <w:jc w:val="right"/>
            </w:pPr>
            <w:r w:rsidRPr="0049710E">
              <w:t>0.87</w:t>
            </w:r>
          </w:p>
        </w:tc>
        <w:tc>
          <w:tcPr>
            <w:tcW w:w="1666" w:type="pct"/>
          </w:tcPr>
          <w:p w14:paraId="78FC0BED" w14:textId="77777777" w:rsidR="007D0C11" w:rsidRDefault="007D0C11" w:rsidP="00A42FD0">
            <w:pPr>
              <w:pStyle w:val="NoSpacing"/>
              <w:jc w:val="right"/>
            </w:pPr>
            <w:r w:rsidRPr="0049710E">
              <w:t>0.9</w:t>
            </w:r>
            <w:r w:rsidR="00A42FD0">
              <w:t>6</w:t>
            </w:r>
          </w:p>
        </w:tc>
        <w:tc>
          <w:tcPr>
            <w:tcW w:w="1517" w:type="pct"/>
          </w:tcPr>
          <w:p w14:paraId="78626DB8" w14:textId="77777777" w:rsidR="007D0C11" w:rsidRPr="0049710E" w:rsidRDefault="00B27DC6" w:rsidP="00982576">
            <w:pPr>
              <w:pStyle w:val="NoSpacing"/>
              <w:jc w:val="right"/>
            </w:pPr>
            <w:r>
              <w:t>0.87</w:t>
            </w:r>
          </w:p>
        </w:tc>
      </w:tr>
      <w:tr w:rsidR="007D0C11" w14:paraId="546312A6" w14:textId="77777777" w:rsidTr="00B825A4">
        <w:tc>
          <w:tcPr>
            <w:tcW w:w="671" w:type="pct"/>
          </w:tcPr>
          <w:p w14:paraId="7E5C3CC3" w14:textId="77777777" w:rsidR="007D0C11" w:rsidRDefault="007D0C11" w:rsidP="008A66C1">
            <w:pPr>
              <w:pStyle w:val="NoSpacing"/>
              <w:jc w:val="right"/>
            </w:pPr>
            <w:r>
              <w:t>6</w:t>
            </w:r>
          </w:p>
        </w:tc>
        <w:tc>
          <w:tcPr>
            <w:tcW w:w="1146" w:type="pct"/>
          </w:tcPr>
          <w:p w14:paraId="3394038B" w14:textId="77777777" w:rsidR="007D0C11" w:rsidRDefault="007D0C11" w:rsidP="00B825A4">
            <w:pPr>
              <w:pStyle w:val="NoSpacing"/>
              <w:jc w:val="right"/>
            </w:pPr>
            <w:r w:rsidRPr="0049710E">
              <w:t>0.81</w:t>
            </w:r>
          </w:p>
        </w:tc>
        <w:tc>
          <w:tcPr>
            <w:tcW w:w="1666" w:type="pct"/>
          </w:tcPr>
          <w:p w14:paraId="5058CB54" w14:textId="77777777" w:rsidR="007D0C11" w:rsidRDefault="007D0C11" w:rsidP="00A42FD0">
            <w:pPr>
              <w:pStyle w:val="NoSpacing"/>
              <w:jc w:val="right"/>
            </w:pPr>
            <w:r w:rsidRPr="0049710E">
              <w:t>0.74</w:t>
            </w:r>
          </w:p>
        </w:tc>
        <w:tc>
          <w:tcPr>
            <w:tcW w:w="1517" w:type="pct"/>
          </w:tcPr>
          <w:p w14:paraId="797D3B91" w14:textId="77777777" w:rsidR="007D0C11" w:rsidRPr="0049710E" w:rsidRDefault="00B27DC6" w:rsidP="00982576">
            <w:pPr>
              <w:pStyle w:val="NoSpacing"/>
              <w:jc w:val="right"/>
            </w:pPr>
            <w:r>
              <w:t>0.91</w:t>
            </w:r>
          </w:p>
        </w:tc>
      </w:tr>
      <w:tr w:rsidR="007D0C11" w14:paraId="42A4C8D4" w14:textId="77777777" w:rsidTr="00B825A4">
        <w:tc>
          <w:tcPr>
            <w:tcW w:w="671" w:type="pct"/>
          </w:tcPr>
          <w:p w14:paraId="77CF5693" w14:textId="77777777" w:rsidR="007D0C11" w:rsidRPr="00C530F8" w:rsidRDefault="007D0C11" w:rsidP="008A66C1">
            <w:pPr>
              <w:pStyle w:val="NoSpacing"/>
              <w:jc w:val="right"/>
              <w:rPr>
                <w:rFonts w:eastAsia="MS Gothic"/>
              </w:rPr>
            </w:pPr>
            <w:r>
              <w:rPr>
                <w:rFonts w:eastAsia="MS Gothic" w:hint="eastAsia"/>
              </w:rPr>
              <w:t>7</w:t>
            </w:r>
          </w:p>
        </w:tc>
        <w:tc>
          <w:tcPr>
            <w:tcW w:w="1146" w:type="pct"/>
          </w:tcPr>
          <w:p w14:paraId="6839314C" w14:textId="77777777" w:rsidR="007D0C11" w:rsidRPr="0049710E" w:rsidRDefault="007D0C11" w:rsidP="00B825A4">
            <w:pPr>
              <w:pStyle w:val="NoSpacing"/>
              <w:jc w:val="right"/>
            </w:pPr>
            <w:r w:rsidRPr="0049710E">
              <w:t>0.94</w:t>
            </w:r>
          </w:p>
        </w:tc>
        <w:tc>
          <w:tcPr>
            <w:tcW w:w="1666" w:type="pct"/>
          </w:tcPr>
          <w:p w14:paraId="75252006" w14:textId="77777777" w:rsidR="007D0C11" w:rsidRPr="0049710E" w:rsidRDefault="007D0C11" w:rsidP="00A42FD0">
            <w:pPr>
              <w:pStyle w:val="NoSpacing"/>
              <w:jc w:val="right"/>
            </w:pPr>
            <w:r w:rsidRPr="0049710E">
              <w:t>0.8</w:t>
            </w:r>
            <w:r w:rsidR="00A42FD0">
              <w:t>3</w:t>
            </w:r>
          </w:p>
        </w:tc>
        <w:tc>
          <w:tcPr>
            <w:tcW w:w="1517" w:type="pct"/>
          </w:tcPr>
          <w:p w14:paraId="2C4A8A34" w14:textId="77777777" w:rsidR="007D0C11" w:rsidRPr="0049710E" w:rsidRDefault="00B27DC6" w:rsidP="00982576">
            <w:pPr>
              <w:pStyle w:val="NoSpacing"/>
              <w:jc w:val="right"/>
            </w:pPr>
            <w:r>
              <w:t>0.87</w:t>
            </w:r>
          </w:p>
        </w:tc>
      </w:tr>
      <w:tr w:rsidR="007D0C11" w14:paraId="0B229582" w14:textId="77777777" w:rsidTr="00B825A4">
        <w:tc>
          <w:tcPr>
            <w:tcW w:w="671" w:type="pct"/>
          </w:tcPr>
          <w:p w14:paraId="46B941FC" w14:textId="77777777" w:rsidR="007D0C11" w:rsidRPr="00C530F8" w:rsidRDefault="007D0C11" w:rsidP="008A66C1">
            <w:pPr>
              <w:pStyle w:val="NoSpacing"/>
              <w:jc w:val="right"/>
              <w:rPr>
                <w:rFonts w:eastAsia="MS Gothic"/>
              </w:rPr>
            </w:pPr>
            <w:r>
              <w:rPr>
                <w:rFonts w:eastAsia="MS Gothic" w:hint="eastAsia"/>
              </w:rPr>
              <w:t>8</w:t>
            </w:r>
          </w:p>
        </w:tc>
        <w:tc>
          <w:tcPr>
            <w:tcW w:w="1146" w:type="pct"/>
          </w:tcPr>
          <w:p w14:paraId="4C2539A3" w14:textId="77777777" w:rsidR="007D0C11" w:rsidRPr="0049710E" w:rsidRDefault="007D0C11" w:rsidP="00B825A4">
            <w:pPr>
              <w:pStyle w:val="NoSpacing"/>
              <w:jc w:val="right"/>
            </w:pPr>
            <w:r w:rsidRPr="0049710E">
              <w:t>0.95</w:t>
            </w:r>
          </w:p>
        </w:tc>
        <w:tc>
          <w:tcPr>
            <w:tcW w:w="1666" w:type="pct"/>
          </w:tcPr>
          <w:p w14:paraId="4B20FAEE" w14:textId="77777777" w:rsidR="007D0C11" w:rsidRPr="0049710E" w:rsidRDefault="007D0C11" w:rsidP="00A42FD0">
            <w:pPr>
              <w:pStyle w:val="NoSpacing"/>
              <w:jc w:val="right"/>
            </w:pPr>
            <w:r w:rsidRPr="0049710E">
              <w:t>0.86</w:t>
            </w:r>
          </w:p>
        </w:tc>
        <w:tc>
          <w:tcPr>
            <w:tcW w:w="1517" w:type="pct"/>
          </w:tcPr>
          <w:p w14:paraId="4B4758B3" w14:textId="77777777" w:rsidR="007D0C11" w:rsidRPr="0049710E" w:rsidRDefault="00B27DC6" w:rsidP="00982576">
            <w:pPr>
              <w:pStyle w:val="NoSpacing"/>
              <w:jc w:val="right"/>
            </w:pPr>
            <w:r>
              <w:t>0.86</w:t>
            </w:r>
          </w:p>
        </w:tc>
      </w:tr>
      <w:tr w:rsidR="007D0C11" w14:paraId="10820AB6" w14:textId="77777777" w:rsidTr="00B825A4">
        <w:tc>
          <w:tcPr>
            <w:tcW w:w="671" w:type="pct"/>
          </w:tcPr>
          <w:p w14:paraId="48CE64D5" w14:textId="77777777" w:rsidR="007D0C11" w:rsidRPr="00C530F8" w:rsidRDefault="007D0C11" w:rsidP="008A66C1">
            <w:pPr>
              <w:pStyle w:val="NoSpacing"/>
              <w:jc w:val="right"/>
              <w:rPr>
                <w:rFonts w:eastAsia="MS Gothic"/>
              </w:rPr>
            </w:pPr>
            <w:r>
              <w:rPr>
                <w:rFonts w:eastAsia="MS Gothic" w:hint="eastAsia"/>
              </w:rPr>
              <w:t>9</w:t>
            </w:r>
          </w:p>
        </w:tc>
        <w:tc>
          <w:tcPr>
            <w:tcW w:w="1146" w:type="pct"/>
          </w:tcPr>
          <w:p w14:paraId="30FF1998" w14:textId="77777777" w:rsidR="007D0C11" w:rsidRPr="0049710E" w:rsidRDefault="007D0C11" w:rsidP="00B825A4">
            <w:pPr>
              <w:pStyle w:val="NoSpacing"/>
              <w:jc w:val="right"/>
            </w:pPr>
            <w:r w:rsidRPr="0049710E">
              <w:t>0.9</w:t>
            </w:r>
            <w:r w:rsidR="00B825A4">
              <w:t>1</w:t>
            </w:r>
          </w:p>
        </w:tc>
        <w:tc>
          <w:tcPr>
            <w:tcW w:w="1666" w:type="pct"/>
          </w:tcPr>
          <w:p w14:paraId="4585AA5E" w14:textId="77777777" w:rsidR="007D0C11" w:rsidRPr="0049710E" w:rsidRDefault="007D0C11" w:rsidP="00A42FD0">
            <w:pPr>
              <w:pStyle w:val="NoSpacing"/>
              <w:jc w:val="right"/>
            </w:pPr>
            <w:r w:rsidRPr="0049710E">
              <w:t>0.95</w:t>
            </w:r>
          </w:p>
        </w:tc>
        <w:tc>
          <w:tcPr>
            <w:tcW w:w="1517" w:type="pct"/>
          </w:tcPr>
          <w:p w14:paraId="33E5C34C" w14:textId="77777777" w:rsidR="007D0C11" w:rsidRPr="0049710E" w:rsidRDefault="00B27DC6" w:rsidP="00982576">
            <w:pPr>
              <w:pStyle w:val="NoSpacing"/>
              <w:jc w:val="right"/>
            </w:pPr>
            <w:r>
              <w:t>0.91</w:t>
            </w:r>
          </w:p>
        </w:tc>
      </w:tr>
      <w:tr w:rsidR="007D0C11" w14:paraId="02095DA3" w14:textId="77777777" w:rsidTr="00B825A4">
        <w:tc>
          <w:tcPr>
            <w:tcW w:w="671" w:type="pct"/>
          </w:tcPr>
          <w:p w14:paraId="67E1A242" w14:textId="77777777" w:rsidR="007D0C11" w:rsidRPr="00C530F8" w:rsidRDefault="007D0C11" w:rsidP="008A66C1">
            <w:pPr>
              <w:pStyle w:val="NoSpacing"/>
              <w:jc w:val="right"/>
              <w:rPr>
                <w:rFonts w:eastAsia="MS Gothic"/>
              </w:rPr>
            </w:pPr>
            <w:r>
              <w:rPr>
                <w:rFonts w:eastAsia="MS Gothic" w:hint="eastAsia"/>
              </w:rPr>
              <w:t>10</w:t>
            </w:r>
          </w:p>
        </w:tc>
        <w:tc>
          <w:tcPr>
            <w:tcW w:w="1146" w:type="pct"/>
          </w:tcPr>
          <w:p w14:paraId="561ABC61" w14:textId="77777777" w:rsidR="007D0C11" w:rsidRPr="0049710E" w:rsidRDefault="007D0C11" w:rsidP="00DD26DE">
            <w:pPr>
              <w:pStyle w:val="NoSpacing"/>
              <w:jc w:val="right"/>
            </w:pPr>
            <w:r w:rsidRPr="0049710E">
              <w:t>0.8</w:t>
            </w:r>
            <w:r w:rsidR="00DD26DE">
              <w:t>5</w:t>
            </w:r>
          </w:p>
        </w:tc>
        <w:tc>
          <w:tcPr>
            <w:tcW w:w="1666" w:type="pct"/>
          </w:tcPr>
          <w:p w14:paraId="5AB9BF7C" w14:textId="77777777" w:rsidR="007D0C11" w:rsidRPr="0049710E" w:rsidRDefault="007D0C11" w:rsidP="00A42FD0">
            <w:pPr>
              <w:pStyle w:val="NoSpacing"/>
              <w:jc w:val="right"/>
            </w:pPr>
            <w:r w:rsidRPr="0049710E">
              <w:t>0.7</w:t>
            </w:r>
            <w:r w:rsidR="00A42FD0">
              <w:t>1</w:t>
            </w:r>
          </w:p>
        </w:tc>
        <w:tc>
          <w:tcPr>
            <w:tcW w:w="1517" w:type="pct"/>
          </w:tcPr>
          <w:p w14:paraId="22F3E79E" w14:textId="77777777" w:rsidR="007D0C11" w:rsidRPr="0049710E" w:rsidRDefault="00B27DC6" w:rsidP="00982576">
            <w:pPr>
              <w:pStyle w:val="NoSpacing"/>
              <w:jc w:val="right"/>
            </w:pPr>
            <w:r>
              <w:t>0.89</w:t>
            </w:r>
          </w:p>
        </w:tc>
      </w:tr>
    </w:tbl>
    <w:p w14:paraId="3C59E366" w14:textId="77777777" w:rsidR="00AA6790" w:rsidRDefault="00AA6790">
      <w:pPr>
        <w:pStyle w:val="TableFigure"/>
        <w:rPr>
          <w:rStyle w:val="Emphasis"/>
        </w:rPr>
      </w:pPr>
    </w:p>
    <w:p w14:paraId="5F7587D6" w14:textId="77777777" w:rsidR="00AA6790" w:rsidRDefault="00AA6790" w:rsidP="00AA6790">
      <w:pPr>
        <w:rPr>
          <w:rStyle w:val="Emphasis"/>
        </w:rPr>
      </w:pPr>
      <w:r>
        <w:rPr>
          <w:rStyle w:val="Emphasis"/>
        </w:rPr>
        <w:br w:type="page"/>
      </w:r>
    </w:p>
    <w:p w14:paraId="3AE90E09" w14:textId="77777777" w:rsidR="00AA6790" w:rsidRDefault="00AA6790" w:rsidP="00AA6790">
      <w:pPr>
        <w:pStyle w:val="NoSpacing"/>
      </w:pPr>
      <w:r>
        <w:lastRenderedPageBreak/>
        <w:t xml:space="preserve">Table </w:t>
      </w:r>
      <w:bookmarkStart w:id="278" w:name="t_exp2_rgb"/>
      <w:r w:rsidR="007566D5">
        <w:fldChar w:fldCharType="begin"/>
      </w:r>
      <w:r w:rsidR="007566D5">
        <w:instrText xml:space="preserve"> SEQ _Table \* MERGEFORMAT </w:instrText>
      </w:r>
      <w:r w:rsidR="007566D5">
        <w:fldChar w:fldCharType="separate"/>
      </w:r>
      <w:r w:rsidR="00C00C73">
        <w:rPr>
          <w:noProof/>
        </w:rPr>
        <w:t>2</w:t>
      </w:r>
      <w:r w:rsidR="007566D5">
        <w:fldChar w:fldCharType="end"/>
      </w:r>
      <w:bookmarkEnd w:id="278"/>
    </w:p>
    <w:p w14:paraId="19CC3B53" w14:textId="77777777" w:rsidR="00AA6790" w:rsidRDefault="00F373F2" w:rsidP="00AA6790">
      <w:pPr>
        <w:pStyle w:val="NoSpacing"/>
      </w:pPr>
      <w:r>
        <w:rPr>
          <w:rStyle w:val="Emphasis"/>
        </w:rPr>
        <w:t>The RGB values</w:t>
      </w:r>
      <w:r w:rsidR="004B0FD7">
        <w:rPr>
          <w:rStyle w:val="Emphasis"/>
        </w:rPr>
        <w:t xml:space="preserve"> of the color patches</w:t>
      </w:r>
      <w:r>
        <w:rPr>
          <w:rStyle w:val="Emphasis"/>
        </w:rPr>
        <w:t xml:space="preserve"> used in Experiment 2.</w:t>
      </w:r>
    </w:p>
    <w:tbl>
      <w:tblPr>
        <w:tblStyle w:val="APAReport"/>
        <w:tblW w:w="1666" w:type="pct"/>
        <w:tblLook w:val="04A0" w:firstRow="1" w:lastRow="0" w:firstColumn="1" w:lastColumn="0" w:noHBand="0" w:noVBand="1"/>
      </w:tblPr>
      <w:tblGrid>
        <w:gridCol w:w="992"/>
        <w:gridCol w:w="709"/>
        <w:gridCol w:w="709"/>
        <w:gridCol w:w="709"/>
      </w:tblGrid>
      <w:tr w:rsidR="00795BD9" w14:paraId="08B41D25" w14:textId="77777777" w:rsidTr="00795BD9">
        <w:trPr>
          <w:cnfStyle w:val="100000000000" w:firstRow="1" w:lastRow="0" w:firstColumn="0" w:lastColumn="0" w:oddVBand="0" w:evenVBand="0" w:oddHBand="0" w:evenHBand="0" w:firstRowFirstColumn="0" w:firstRowLastColumn="0" w:lastRowFirstColumn="0" w:lastRowLastColumn="0"/>
        </w:trPr>
        <w:tc>
          <w:tcPr>
            <w:tcW w:w="1590" w:type="pct"/>
          </w:tcPr>
          <w:p w14:paraId="4B0CA0A4" w14:textId="77777777" w:rsidR="00AA6790" w:rsidRDefault="001771AE" w:rsidP="00484563">
            <w:pPr>
              <w:pStyle w:val="NoSpacing"/>
              <w:jc w:val="center"/>
            </w:pPr>
            <w:r>
              <w:t>Item</w:t>
            </w:r>
          </w:p>
        </w:tc>
        <w:tc>
          <w:tcPr>
            <w:tcW w:w="1137" w:type="pct"/>
          </w:tcPr>
          <w:p w14:paraId="3E7B83FA" w14:textId="77777777" w:rsidR="00AA6790" w:rsidRDefault="0015025B" w:rsidP="00484563">
            <w:pPr>
              <w:pStyle w:val="NoSpacing"/>
              <w:jc w:val="center"/>
            </w:pPr>
            <w:r>
              <w:t>R</w:t>
            </w:r>
          </w:p>
        </w:tc>
        <w:tc>
          <w:tcPr>
            <w:tcW w:w="1137" w:type="pct"/>
          </w:tcPr>
          <w:p w14:paraId="2382E3D7" w14:textId="77777777" w:rsidR="00AA6790" w:rsidRDefault="0015025B" w:rsidP="00484563">
            <w:pPr>
              <w:pStyle w:val="NoSpacing"/>
              <w:jc w:val="center"/>
            </w:pPr>
            <w:r>
              <w:t>G</w:t>
            </w:r>
          </w:p>
        </w:tc>
        <w:tc>
          <w:tcPr>
            <w:tcW w:w="1137" w:type="pct"/>
          </w:tcPr>
          <w:p w14:paraId="6F6B76A9" w14:textId="77777777" w:rsidR="00AA6790" w:rsidRPr="0015025B" w:rsidRDefault="0015025B" w:rsidP="00484563">
            <w:pPr>
              <w:pStyle w:val="NoSpacing"/>
              <w:jc w:val="center"/>
            </w:pPr>
            <w:r>
              <w:t>B</w:t>
            </w:r>
          </w:p>
        </w:tc>
      </w:tr>
      <w:tr w:rsidR="00795BD9" w14:paraId="2985CD14" w14:textId="77777777" w:rsidTr="00795BD9">
        <w:tc>
          <w:tcPr>
            <w:tcW w:w="1590" w:type="pct"/>
          </w:tcPr>
          <w:p w14:paraId="00CECFB7" w14:textId="77777777" w:rsidR="00AA6790" w:rsidRDefault="00AA6790" w:rsidP="00484563">
            <w:pPr>
              <w:pStyle w:val="NoSpacing"/>
              <w:jc w:val="right"/>
            </w:pPr>
            <w:r>
              <w:t>1</w:t>
            </w:r>
          </w:p>
        </w:tc>
        <w:tc>
          <w:tcPr>
            <w:tcW w:w="1137" w:type="pct"/>
          </w:tcPr>
          <w:p w14:paraId="19034699" w14:textId="77777777" w:rsidR="00AA6790" w:rsidRDefault="00D1197C" w:rsidP="00484563">
            <w:pPr>
              <w:pStyle w:val="NoSpacing"/>
              <w:jc w:val="right"/>
            </w:pPr>
            <w:r>
              <w:t>255</w:t>
            </w:r>
          </w:p>
        </w:tc>
        <w:tc>
          <w:tcPr>
            <w:tcW w:w="1137" w:type="pct"/>
          </w:tcPr>
          <w:p w14:paraId="2DB80804" w14:textId="77777777" w:rsidR="00AA6790" w:rsidRDefault="00D1197C" w:rsidP="00484563">
            <w:pPr>
              <w:pStyle w:val="NoSpacing"/>
              <w:jc w:val="right"/>
            </w:pPr>
            <w:r>
              <w:t>90</w:t>
            </w:r>
          </w:p>
        </w:tc>
        <w:tc>
          <w:tcPr>
            <w:tcW w:w="1137" w:type="pct"/>
          </w:tcPr>
          <w:p w14:paraId="08185BC8" w14:textId="77777777" w:rsidR="00AA6790" w:rsidRPr="0049710E" w:rsidRDefault="007118AC" w:rsidP="00484563">
            <w:pPr>
              <w:pStyle w:val="NoSpacing"/>
              <w:jc w:val="right"/>
            </w:pPr>
            <w:r>
              <w:t>109</w:t>
            </w:r>
          </w:p>
        </w:tc>
      </w:tr>
      <w:tr w:rsidR="00795BD9" w14:paraId="125EC39D" w14:textId="77777777" w:rsidTr="00795BD9">
        <w:tc>
          <w:tcPr>
            <w:tcW w:w="1590" w:type="pct"/>
          </w:tcPr>
          <w:p w14:paraId="0D194A0E" w14:textId="77777777" w:rsidR="00AA6790" w:rsidRDefault="00AA6790" w:rsidP="00484563">
            <w:pPr>
              <w:pStyle w:val="NoSpacing"/>
              <w:jc w:val="right"/>
            </w:pPr>
            <w:r>
              <w:t>2</w:t>
            </w:r>
          </w:p>
        </w:tc>
        <w:tc>
          <w:tcPr>
            <w:tcW w:w="1137" w:type="pct"/>
          </w:tcPr>
          <w:p w14:paraId="1E3AA563" w14:textId="77777777" w:rsidR="00AA6790" w:rsidRDefault="00D1197C" w:rsidP="00484563">
            <w:pPr>
              <w:pStyle w:val="NoSpacing"/>
              <w:jc w:val="right"/>
            </w:pPr>
            <w:r>
              <w:t>255</w:t>
            </w:r>
          </w:p>
        </w:tc>
        <w:tc>
          <w:tcPr>
            <w:tcW w:w="1137" w:type="pct"/>
          </w:tcPr>
          <w:p w14:paraId="4AE77BD4" w14:textId="77777777" w:rsidR="00AA6790" w:rsidRDefault="00D1197C" w:rsidP="00484563">
            <w:pPr>
              <w:pStyle w:val="NoSpacing"/>
              <w:jc w:val="right"/>
            </w:pPr>
            <w:r>
              <w:t>97</w:t>
            </w:r>
          </w:p>
        </w:tc>
        <w:tc>
          <w:tcPr>
            <w:tcW w:w="1137" w:type="pct"/>
          </w:tcPr>
          <w:p w14:paraId="2D864055" w14:textId="77777777" w:rsidR="00AA6790" w:rsidRPr="0049710E" w:rsidRDefault="007118AC" w:rsidP="00484563">
            <w:pPr>
              <w:pStyle w:val="NoSpacing"/>
              <w:jc w:val="right"/>
            </w:pPr>
            <w:r>
              <w:t>65</w:t>
            </w:r>
          </w:p>
        </w:tc>
      </w:tr>
      <w:tr w:rsidR="00795BD9" w14:paraId="100B3836" w14:textId="77777777" w:rsidTr="00795BD9">
        <w:tc>
          <w:tcPr>
            <w:tcW w:w="1590" w:type="pct"/>
          </w:tcPr>
          <w:p w14:paraId="5883237E" w14:textId="77777777" w:rsidR="00AA6790" w:rsidRDefault="00AA6790" w:rsidP="00484563">
            <w:pPr>
              <w:pStyle w:val="NoSpacing"/>
              <w:jc w:val="right"/>
            </w:pPr>
            <w:r>
              <w:t>3</w:t>
            </w:r>
          </w:p>
        </w:tc>
        <w:tc>
          <w:tcPr>
            <w:tcW w:w="1137" w:type="pct"/>
          </w:tcPr>
          <w:p w14:paraId="39F58139" w14:textId="77777777" w:rsidR="00AA6790" w:rsidRDefault="00D1197C" w:rsidP="00484563">
            <w:pPr>
              <w:pStyle w:val="NoSpacing"/>
              <w:jc w:val="right"/>
            </w:pPr>
            <w:r>
              <w:t>255</w:t>
            </w:r>
          </w:p>
        </w:tc>
        <w:tc>
          <w:tcPr>
            <w:tcW w:w="1137" w:type="pct"/>
          </w:tcPr>
          <w:p w14:paraId="1A6B497E" w14:textId="77777777" w:rsidR="00AA6790" w:rsidRDefault="00D1197C" w:rsidP="00484563">
            <w:pPr>
              <w:pStyle w:val="NoSpacing"/>
              <w:jc w:val="right"/>
            </w:pPr>
            <w:r>
              <w:t>116</w:t>
            </w:r>
          </w:p>
        </w:tc>
        <w:tc>
          <w:tcPr>
            <w:tcW w:w="1137" w:type="pct"/>
          </w:tcPr>
          <w:p w14:paraId="20EF1BD3" w14:textId="77777777" w:rsidR="00AA6790" w:rsidRPr="0049710E" w:rsidRDefault="007118AC" w:rsidP="00484563">
            <w:pPr>
              <w:pStyle w:val="NoSpacing"/>
              <w:jc w:val="right"/>
            </w:pPr>
            <w:r>
              <w:t>0</w:t>
            </w:r>
          </w:p>
        </w:tc>
      </w:tr>
      <w:tr w:rsidR="00795BD9" w14:paraId="64745BBD" w14:textId="77777777" w:rsidTr="00795BD9">
        <w:tc>
          <w:tcPr>
            <w:tcW w:w="1590" w:type="pct"/>
          </w:tcPr>
          <w:p w14:paraId="197818D5" w14:textId="77777777" w:rsidR="00AA6790" w:rsidRDefault="00AA6790" w:rsidP="00484563">
            <w:pPr>
              <w:pStyle w:val="NoSpacing"/>
              <w:jc w:val="right"/>
            </w:pPr>
            <w:r>
              <w:t>4</w:t>
            </w:r>
          </w:p>
        </w:tc>
        <w:tc>
          <w:tcPr>
            <w:tcW w:w="1137" w:type="pct"/>
          </w:tcPr>
          <w:p w14:paraId="2F5D531C" w14:textId="77777777" w:rsidR="00AA6790" w:rsidRDefault="00D1197C" w:rsidP="00484563">
            <w:pPr>
              <w:pStyle w:val="NoSpacing"/>
              <w:jc w:val="right"/>
            </w:pPr>
            <w:r>
              <w:t>255</w:t>
            </w:r>
          </w:p>
        </w:tc>
        <w:tc>
          <w:tcPr>
            <w:tcW w:w="1137" w:type="pct"/>
          </w:tcPr>
          <w:p w14:paraId="2A4A27B3" w14:textId="77777777" w:rsidR="00AA6790" w:rsidRDefault="00D1197C" w:rsidP="00484563">
            <w:pPr>
              <w:pStyle w:val="NoSpacing"/>
              <w:jc w:val="right"/>
            </w:pPr>
            <w:r>
              <w:t>137</w:t>
            </w:r>
          </w:p>
        </w:tc>
        <w:tc>
          <w:tcPr>
            <w:tcW w:w="1137" w:type="pct"/>
          </w:tcPr>
          <w:p w14:paraId="79E1BF49" w14:textId="77777777" w:rsidR="00AA6790" w:rsidRPr="0049710E" w:rsidRDefault="007118AC" w:rsidP="00484563">
            <w:pPr>
              <w:pStyle w:val="NoSpacing"/>
              <w:jc w:val="right"/>
            </w:pPr>
            <w:r>
              <w:t>0</w:t>
            </w:r>
          </w:p>
        </w:tc>
      </w:tr>
      <w:tr w:rsidR="00795BD9" w14:paraId="7B46F8FF" w14:textId="77777777" w:rsidTr="00795BD9">
        <w:tc>
          <w:tcPr>
            <w:tcW w:w="1590" w:type="pct"/>
          </w:tcPr>
          <w:p w14:paraId="5EF04430" w14:textId="77777777" w:rsidR="00AA6790" w:rsidRDefault="00AA6790" w:rsidP="00484563">
            <w:pPr>
              <w:pStyle w:val="NoSpacing"/>
              <w:jc w:val="right"/>
            </w:pPr>
            <w:r>
              <w:t>5</w:t>
            </w:r>
          </w:p>
        </w:tc>
        <w:tc>
          <w:tcPr>
            <w:tcW w:w="1137" w:type="pct"/>
          </w:tcPr>
          <w:p w14:paraId="4274E02C" w14:textId="77777777" w:rsidR="00AA6790" w:rsidRDefault="00D1197C" w:rsidP="00484563">
            <w:pPr>
              <w:pStyle w:val="NoSpacing"/>
              <w:jc w:val="right"/>
            </w:pPr>
            <w:r>
              <w:t>238</w:t>
            </w:r>
          </w:p>
        </w:tc>
        <w:tc>
          <w:tcPr>
            <w:tcW w:w="1137" w:type="pct"/>
          </w:tcPr>
          <w:p w14:paraId="18C8BFB2" w14:textId="77777777" w:rsidR="00AA6790" w:rsidRDefault="00D1197C" w:rsidP="00484563">
            <w:pPr>
              <w:pStyle w:val="NoSpacing"/>
              <w:jc w:val="right"/>
            </w:pPr>
            <w:r>
              <w:t>156</w:t>
            </w:r>
          </w:p>
        </w:tc>
        <w:tc>
          <w:tcPr>
            <w:tcW w:w="1137" w:type="pct"/>
          </w:tcPr>
          <w:p w14:paraId="686EBC9E" w14:textId="77777777" w:rsidR="00AA6790" w:rsidRPr="0049710E" w:rsidRDefault="007118AC" w:rsidP="00484563">
            <w:pPr>
              <w:pStyle w:val="NoSpacing"/>
              <w:jc w:val="right"/>
            </w:pPr>
            <w:r>
              <w:t>0</w:t>
            </w:r>
          </w:p>
        </w:tc>
      </w:tr>
      <w:tr w:rsidR="00795BD9" w14:paraId="0FB7139F" w14:textId="77777777" w:rsidTr="00795BD9">
        <w:tc>
          <w:tcPr>
            <w:tcW w:w="1590" w:type="pct"/>
          </w:tcPr>
          <w:p w14:paraId="6CCB5BA6" w14:textId="77777777" w:rsidR="00AA6790" w:rsidRDefault="00AA6790" w:rsidP="00484563">
            <w:pPr>
              <w:pStyle w:val="NoSpacing"/>
              <w:jc w:val="right"/>
            </w:pPr>
            <w:r>
              <w:t>6</w:t>
            </w:r>
          </w:p>
        </w:tc>
        <w:tc>
          <w:tcPr>
            <w:tcW w:w="1137" w:type="pct"/>
          </w:tcPr>
          <w:p w14:paraId="5087E9D0" w14:textId="77777777" w:rsidR="00AA6790" w:rsidRDefault="00D1197C" w:rsidP="00484563">
            <w:pPr>
              <w:pStyle w:val="NoSpacing"/>
              <w:jc w:val="right"/>
            </w:pPr>
            <w:r>
              <w:t>204</w:t>
            </w:r>
          </w:p>
        </w:tc>
        <w:tc>
          <w:tcPr>
            <w:tcW w:w="1137" w:type="pct"/>
          </w:tcPr>
          <w:p w14:paraId="0921A9CE" w14:textId="77777777" w:rsidR="00AA6790" w:rsidRDefault="00D1197C" w:rsidP="00484563">
            <w:pPr>
              <w:pStyle w:val="NoSpacing"/>
              <w:jc w:val="right"/>
            </w:pPr>
            <w:r>
              <w:t>171</w:t>
            </w:r>
          </w:p>
        </w:tc>
        <w:tc>
          <w:tcPr>
            <w:tcW w:w="1137" w:type="pct"/>
          </w:tcPr>
          <w:p w14:paraId="6B7C041F" w14:textId="77777777" w:rsidR="00AA6790" w:rsidRPr="0049710E" w:rsidRDefault="007118AC" w:rsidP="00484563">
            <w:pPr>
              <w:pStyle w:val="NoSpacing"/>
              <w:jc w:val="right"/>
            </w:pPr>
            <w:r>
              <w:t>0</w:t>
            </w:r>
          </w:p>
        </w:tc>
      </w:tr>
      <w:tr w:rsidR="00795BD9" w14:paraId="5DEC60D6" w14:textId="77777777" w:rsidTr="00795BD9">
        <w:tc>
          <w:tcPr>
            <w:tcW w:w="1590" w:type="pct"/>
          </w:tcPr>
          <w:p w14:paraId="7D788610" w14:textId="77777777" w:rsidR="00AA6790" w:rsidRPr="00C530F8" w:rsidRDefault="00AA6790" w:rsidP="00484563">
            <w:pPr>
              <w:pStyle w:val="NoSpacing"/>
              <w:jc w:val="right"/>
              <w:rPr>
                <w:rFonts w:eastAsia="MS Gothic"/>
              </w:rPr>
            </w:pPr>
            <w:r>
              <w:rPr>
                <w:rFonts w:eastAsia="MS Gothic" w:hint="eastAsia"/>
              </w:rPr>
              <w:t>7</w:t>
            </w:r>
          </w:p>
        </w:tc>
        <w:tc>
          <w:tcPr>
            <w:tcW w:w="1137" w:type="pct"/>
          </w:tcPr>
          <w:p w14:paraId="13BC02B6" w14:textId="77777777" w:rsidR="00AA6790" w:rsidRPr="0049710E" w:rsidRDefault="00D1197C" w:rsidP="00484563">
            <w:pPr>
              <w:pStyle w:val="NoSpacing"/>
              <w:jc w:val="right"/>
            </w:pPr>
            <w:r>
              <w:t>170</w:t>
            </w:r>
          </w:p>
        </w:tc>
        <w:tc>
          <w:tcPr>
            <w:tcW w:w="1137" w:type="pct"/>
          </w:tcPr>
          <w:p w14:paraId="2EC0AD00" w14:textId="77777777" w:rsidR="00AA6790" w:rsidRPr="0049710E" w:rsidRDefault="00D1197C" w:rsidP="00484563">
            <w:pPr>
              <w:pStyle w:val="NoSpacing"/>
              <w:jc w:val="right"/>
            </w:pPr>
            <w:r>
              <w:t>182</w:t>
            </w:r>
          </w:p>
        </w:tc>
        <w:tc>
          <w:tcPr>
            <w:tcW w:w="1137" w:type="pct"/>
          </w:tcPr>
          <w:p w14:paraId="30B9AB46" w14:textId="77777777" w:rsidR="00AA6790" w:rsidRPr="0049710E" w:rsidRDefault="007118AC" w:rsidP="00484563">
            <w:pPr>
              <w:pStyle w:val="NoSpacing"/>
              <w:jc w:val="right"/>
            </w:pPr>
            <w:r>
              <w:t>0</w:t>
            </w:r>
          </w:p>
        </w:tc>
      </w:tr>
      <w:tr w:rsidR="00795BD9" w14:paraId="7DC75FB7" w14:textId="77777777" w:rsidTr="00795BD9">
        <w:tc>
          <w:tcPr>
            <w:tcW w:w="1590" w:type="pct"/>
          </w:tcPr>
          <w:p w14:paraId="504BEBBA" w14:textId="77777777" w:rsidR="00AA6790" w:rsidRPr="00C530F8" w:rsidRDefault="00AA6790" w:rsidP="00484563">
            <w:pPr>
              <w:pStyle w:val="NoSpacing"/>
              <w:jc w:val="right"/>
              <w:rPr>
                <w:rFonts w:eastAsia="MS Gothic"/>
              </w:rPr>
            </w:pPr>
            <w:r>
              <w:rPr>
                <w:rFonts w:eastAsia="MS Gothic" w:hint="eastAsia"/>
              </w:rPr>
              <w:t>8</w:t>
            </w:r>
          </w:p>
        </w:tc>
        <w:tc>
          <w:tcPr>
            <w:tcW w:w="1137" w:type="pct"/>
          </w:tcPr>
          <w:p w14:paraId="0B9F0D53" w14:textId="77777777" w:rsidR="00AA6790" w:rsidRPr="0049710E" w:rsidRDefault="00D1197C" w:rsidP="00484563">
            <w:pPr>
              <w:pStyle w:val="NoSpacing"/>
              <w:jc w:val="right"/>
            </w:pPr>
            <w:r>
              <w:t>141</w:t>
            </w:r>
          </w:p>
        </w:tc>
        <w:tc>
          <w:tcPr>
            <w:tcW w:w="1137" w:type="pct"/>
          </w:tcPr>
          <w:p w14:paraId="6FCED8F4" w14:textId="77777777" w:rsidR="00AA6790" w:rsidRPr="0049710E" w:rsidRDefault="00D1197C" w:rsidP="00484563">
            <w:pPr>
              <w:pStyle w:val="NoSpacing"/>
              <w:jc w:val="right"/>
            </w:pPr>
            <w:r>
              <w:t>188</w:t>
            </w:r>
          </w:p>
        </w:tc>
        <w:tc>
          <w:tcPr>
            <w:tcW w:w="1137" w:type="pct"/>
          </w:tcPr>
          <w:p w14:paraId="6D66047F" w14:textId="77777777" w:rsidR="00AA6790" w:rsidRPr="0049710E" w:rsidRDefault="007118AC" w:rsidP="00484563">
            <w:pPr>
              <w:pStyle w:val="NoSpacing"/>
              <w:jc w:val="right"/>
            </w:pPr>
            <w:r>
              <w:t>49</w:t>
            </w:r>
          </w:p>
        </w:tc>
      </w:tr>
      <w:tr w:rsidR="00795BD9" w14:paraId="69D146DB" w14:textId="77777777" w:rsidTr="00795BD9">
        <w:tc>
          <w:tcPr>
            <w:tcW w:w="1590" w:type="pct"/>
          </w:tcPr>
          <w:p w14:paraId="64AFD8C1" w14:textId="77777777" w:rsidR="00AA6790" w:rsidRPr="00C530F8" w:rsidRDefault="00AA6790" w:rsidP="00484563">
            <w:pPr>
              <w:pStyle w:val="NoSpacing"/>
              <w:jc w:val="right"/>
              <w:rPr>
                <w:rFonts w:eastAsia="MS Gothic"/>
              </w:rPr>
            </w:pPr>
            <w:r>
              <w:rPr>
                <w:rFonts w:eastAsia="MS Gothic" w:hint="eastAsia"/>
              </w:rPr>
              <w:t>9</w:t>
            </w:r>
          </w:p>
        </w:tc>
        <w:tc>
          <w:tcPr>
            <w:tcW w:w="1137" w:type="pct"/>
          </w:tcPr>
          <w:p w14:paraId="491B45E5" w14:textId="77777777" w:rsidR="00AA6790" w:rsidRPr="0049710E" w:rsidRDefault="00D1197C" w:rsidP="00484563">
            <w:pPr>
              <w:pStyle w:val="NoSpacing"/>
              <w:jc w:val="right"/>
            </w:pPr>
            <w:r>
              <w:t>118</w:t>
            </w:r>
          </w:p>
        </w:tc>
        <w:tc>
          <w:tcPr>
            <w:tcW w:w="1137" w:type="pct"/>
          </w:tcPr>
          <w:p w14:paraId="36553D9B" w14:textId="77777777" w:rsidR="00AA6790" w:rsidRPr="0049710E" w:rsidRDefault="00D1197C" w:rsidP="00484563">
            <w:pPr>
              <w:pStyle w:val="NoSpacing"/>
              <w:jc w:val="right"/>
            </w:pPr>
            <w:r>
              <w:t>191</w:t>
            </w:r>
          </w:p>
        </w:tc>
        <w:tc>
          <w:tcPr>
            <w:tcW w:w="1137" w:type="pct"/>
          </w:tcPr>
          <w:p w14:paraId="7F292DDC" w14:textId="77777777" w:rsidR="00AA6790" w:rsidRPr="0049710E" w:rsidRDefault="007118AC" w:rsidP="00484563">
            <w:pPr>
              <w:pStyle w:val="NoSpacing"/>
              <w:jc w:val="right"/>
            </w:pPr>
            <w:r>
              <w:t>101</w:t>
            </w:r>
          </w:p>
        </w:tc>
      </w:tr>
      <w:tr w:rsidR="00795BD9" w14:paraId="1DFF7030" w14:textId="77777777" w:rsidTr="00795BD9">
        <w:tc>
          <w:tcPr>
            <w:tcW w:w="1590" w:type="pct"/>
          </w:tcPr>
          <w:p w14:paraId="1C983C2B" w14:textId="77777777" w:rsidR="00AA6790" w:rsidRPr="00C530F8" w:rsidRDefault="00AA6790" w:rsidP="00484563">
            <w:pPr>
              <w:pStyle w:val="NoSpacing"/>
              <w:jc w:val="right"/>
              <w:rPr>
                <w:rFonts w:eastAsia="MS Gothic"/>
              </w:rPr>
            </w:pPr>
            <w:r>
              <w:rPr>
                <w:rFonts w:eastAsia="MS Gothic" w:hint="eastAsia"/>
              </w:rPr>
              <w:t>10</w:t>
            </w:r>
          </w:p>
        </w:tc>
        <w:tc>
          <w:tcPr>
            <w:tcW w:w="1137" w:type="pct"/>
          </w:tcPr>
          <w:p w14:paraId="1748F3B9" w14:textId="77777777" w:rsidR="00AA6790" w:rsidRPr="0049710E" w:rsidRDefault="00D1197C" w:rsidP="00484563">
            <w:pPr>
              <w:pStyle w:val="NoSpacing"/>
              <w:jc w:val="right"/>
            </w:pPr>
            <w:r>
              <w:t>107</w:t>
            </w:r>
          </w:p>
        </w:tc>
        <w:tc>
          <w:tcPr>
            <w:tcW w:w="1137" w:type="pct"/>
          </w:tcPr>
          <w:p w14:paraId="64BAB93A" w14:textId="77777777" w:rsidR="00AA6790" w:rsidRPr="0049710E" w:rsidRDefault="00D1197C" w:rsidP="00484563">
            <w:pPr>
              <w:pStyle w:val="NoSpacing"/>
              <w:jc w:val="right"/>
            </w:pPr>
            <w:r>
              <w:t>190</w:t>
            </w:r>
          </w:p>
        </w:tc>
        <w:tc>
          <w:tcPr>
            <w:tcW w:w="1137" w:type="pct"/>
          </w:tcPr>
          <w:p w14:paraId="6A60C8AC" w14:textId="77777777" w:rsidR="00AA6790" w:rsidRPr="0049710E" w:rsidRDefault="007118AC" w:rsidP="00484563">
            <w:pPr>
              <w:pStyle w:val="NoSpacing"/>
              <w:jc w:val="right"/>
            </w:pPr>
            <w:r>
              <w:t>145</w:t>
            </w:r>
          </w:p>
        </w:tc>
      </w:tr>
      <w:tr w:rsidR="009622D1" w14:paraId="3A0251F6" w14:textId="77777777" w:rsidTr="00795BD9">
        <w:tc>
          <w:tcPr>
            <w:tcW w:w="1590" w:type="pct"/>
          </w:tcPr>
          <w:p w14:paraId="6B7FA505" w14:textId="77777777" w:rsidR="009622D1" w:rsidRDefault="009622D1" w:rsidP="00484563">
            <w:pPr>
              <w:pStyle w:val="NoSpacing"/>
              <w:jc w:val="right"/>
              <w:rPr>
                <w:rFonts w:eastAsia="MS Gothic"/>
              </w:rPr>
            </w:pPr>
            <w:r>
              <w:rPr>
                <w:rFonts w:eastAsia="MS Gothic"/>
              </w:rPr>
              <w:t>11</w:t>
            </w:r>
          </w:p>
        </w:tc>
        <w:tc>
          <w:tcPr>
            <w:tcW w:w="1137" w:type="pct"/>
          </w:tcPr>
          <w:p w14:paraId="1AEAAAE1" w14:textId="77777777" w:rsidR="009622D1" w:rsidRPr="0049710E" w:rsidRDefault="00D1197C" w:rsidP="00484563">
            <w:pPr>
              <w:pStyle w:val="NoSpacing"/>
              <w:jc w:val="right"/>
            </w:pPr>
            <w:r>
              <w:t>117</w:t>
            </w:r>
          </w:p>
        </w:tc>
        <w:tc>
          <w:tcPr>
            <w:tcW w:w="1137" w:type="pct"/>
          </w:tcPr>
          <w:p w14:paraId="37AA292B" w14:textId="77777777" w:rsidR="009622D1" w:rsidRPr="0049710E" w:rsidRDefault="00D1197C" w:rsidP="00484563">
            <w:pPr>
              <w:pStyle w:val="NoSpacing"/>
              <w:jc w:val="right"/>
            </w:pPr>
            <w:r>
              <w:t>180</w:t>
            </w:r>
          </w:p>
        </w:tc>
        <w:tc>
          <w:tcPr>
            <w:tcW w:w="1137" w:type="pct"/>
          </w:tcPr>
          <w:p w14:paraId="15FA2FA4" w14:textId="77777777" w:rsidR="009622D1" w:rsidRDefault="007118AC" w:rsidP="00484563">
            <w:pPr>
              <w:pStyle w:val="NoSpacing"/>
              <w:jc w:val="right"/>
            </w:pPr>
            <w:r>
              <w:t>180</w:t>
            </w:r>
          </w:p>
        </w:tc>
      </w:tr>
      <w:tr w:rsidR="009622D1" w14:paraId="040B6213" w14:textId="77777777" w:rsidTr="00795BD9">
        <w:tc>
          <w:tcPr>
            <w:tcW w:w="1590" w:type="pct"/>
          </w:tcPr>
          <w:p w14:paraId="060F2ABB" w14:textId="77777777" w:rsidR="009622D1" w:rsidRDefault="009622D1" w:rsidP="00484563">
            <w:pPr>
              <w:pStyle w:val="NoSpacing"/>
              <w:jc w:val="right"/>
              <w:rPr>
                <w:rFonts w:eastAsia="MS Gothic"/>
              </w:rPr>
            </w:pPr>
            <w:r>
              <w:rPr>
                <w:rFonts w:eastAsia="MS Gothic"/>
              </w:rPr>
              <w:t>12</w:t>
            </w:r>
          </w:p>
        </w:tc>
        <w:tc>
          <w:tcPr>
            <w:tcW w:w="1137" w:type="pct"/>
          </w:tcPr>
          <w:p w14:paraId="0EE6EBAD" w14:textId="77777777" w:rsidR="009622D1" w:rsidRPr="0049710E" w:rsidRDefault="00D1197C" w:rsidP="00484563">
            <w:pPr>
              <w:pStyle w:val="NoSpacing"/>
              <w:jc w:val="right"/>
            </w:pPr>
            <w:r>
              <w:t>149</w:t>
            </w:r>
          </w:p>
        </w:tc>
        <w:tc>
          <w:tcPr>
            <w:tcW w:w="1137" w:type="pct"/>
          </w:tcPr>
          <w:p w14:paraId="4BEC17F9" w14:textId="77777777" w:rsidR="009622D1" w:rsidRPr="0049710E" w:rsidRDefault="00D1197C" w:rsidP="00484563">
            <w:pPr>
              <w:pStyle w:val="NoSpacing"/>
              <w:jc w:val="right"/>
            </w:pPr>
            <w:r>
              <w:t>176</w:t>
            </w:r>
          </w:p>
        </w:tc>
        <w:tc>
          <w:tcPr>
            <w:tcW w:w="1137" w:type="pct"/>
          </w:tcPr>
          <w:p w14:paraId="3B609A47" w14:textId="77777777" w:rsidR="009622D1" w:rsidRDefault="007118AC" w:rsidP="00484563">
            <w:pPr>
              <w:pStyle w:val="NoSpacing"/>
              <w:jc w:val="right"/>
            </w:pPr>
            <w:r>
              <w:t>204</w:t>
            </w:r>
          </w:p>
        </w:tc>
      </w:tr>
      <w:tr w:rsidR="009622D1" w14:paraId="53BED7C9" w14:textId="77777777" w:rsidTr="00795BD9">
        <w:tc>
          <w:tcPr>
            <w:tcW w:w="1590" w:type="pct"/>
          </w:tcPr>
          <w:p w14:paraId="43BE22EE" w14:textId="77777777" w:rsidR="009622D1" w:rsidRDefault="009622D1" w:rsidP="00484563">
            <w:pPr>
              <w:pStyle w:val="NoSpacing"/>
              <w:jc w:val="right"/>
              <w:rPr>
                <w:rFonts w:eastAsia="MS Gothic"/>
              </w:rPr>
            </w:pPr>
            <w:r>
              <w:rPr>
                <w:rFonts w:eastAsia="MS Gothic"/>
              </w:rPr>
              <w:t>13</w:t>
            </w:r>
          </w:p>
        </w:tc>
        <w:tc>
          <w:tcPr>
            <w:tcW w:w="1137" w:type="pct"/>
          </w:tcPr>
          <w:p w14:paraId="704EEEDB" w14:textId="77777777" w:rsidR="009622D1" w:rsidRPr="0049710E" w:rsidRDefault="00D1197C" w:rsidP="00484563">
            <w:pPr>
              <w:pStyle w:val="NoSpacing"/>
              <w:jc w:val="right"/>
            </w:pPr>
            <w:r>
              <w:t>191</w:t>
            </w:r>
          </w:p>
        </w:tc>
        <w:tc>
          <w:tcPr>
            <w:tcW w:w="1137" w:type="pct"/>
          </w:tcPr>
          <w:p w14:paraId="1F2E4511" w14:textId="77777777" w:rsidR="009622D1" w:rsidRPr="0049710E" w:rsidRDefault="00D1197C" w:rsidP="00484563">
            <w:pPr>
              <w:pStyle w:val="NoSpacing"/>
              <w:jc w:val="right"/>
            </w:pPr>
            <w:r>
              <w:t>162</w:t>
            </w:r>
          </w:p>
        </w:tc>
        <w:tc>
          <w:tcPr>
            <w:tcW w:w="1137" w:type="pct"/>
          </w:tcPr>
          <w:p w14:paraId="4D1C5A3E" w14:textId="77777777" w:rsidR="009622D1" w:rsidRDefault="007118AC" w:rsidP="00484563">
            <w:pPr>
              <w:pStyle w:val="NoSpacing"/>
              <w:jc w:val="right"/>
            </w:pPr>
            <w:r>
              <w:t>213</w:t>
            </w:r>
          </w:p>
        </w:tc>
      </w:tr>
      <w:tr w:rsidR="009622D1" w14:paraId="3A41AC53" w14:textId="77777777" w:rsidTr="00795BD9">
        <w:tc>
          <w:tcPr>
            <w:tcW w:w="1590" w:type="pct"/>
          </w:tcPr>
          <w:p w14:paraId="5B691D00" w14:textId="77777777" w:rsidR="009622D1" w:rsidRDefault="009622D1" w:rsidP="00484563">
            <w:pPr>
              <w:pStyle w:val="NoSpacing"/>
              <w:jc w:val="right"/>
              <w:rPr>
                <w:rFonts w:eastAsia="MS Gothic"/>
              </w:rPr>
            </w:pPr>
            <w:r>
              <w:rPr>
                <w:rFonts w:eastAsia="MS Gothic"/>
              </w:rPr>
              <w:t>14</w:t>
            </w:r>
          </w:p>
        </w:tc>
        <w:tc>
          <w:tcPr>
            <w:tcW w:w="1137" w:type="pct"/>
          </w:tcPr>
          <w:p w14:paraId="6A8A60D0" w14:textId="77777777" w:rsidR="009622D1" w:rsidRPr="0049710E" w:rsidRDefault="00D1197C" w:rsidP="00484563">
            <w:pPr>
              <w:pStyle w:val="NoSpacing"/>
              <w:jc w:val="right"/>
            </w:pPr>
            <w:r>
              <w:t>234</w:t>
            </w:r>
          </w:p>
        </w:tc>
        <w:tc>
          <w:tcPr>
            <w:tcW w:w="1137" w:type="pct"/>
          </w:tcPr>
          <w:p w14:paraId="59B10745" w14:textId="77777777" w:rsidR="009622D1" w:rsidRPr="0049710E" w:rsidRDefault="00D1197C" w:rsidP="00484563">
            <w:pPr>
              <w:pStyle w:val="NoSpacing"/>
              <w:jc w:val="right"/>
            </w:pPr>
            <w:r>
              <w:t>144</w:t>
            </w:r>
          </w:p>
        </w:tc>
        <w:tc>
          <w:tcPr>
            <w:tcW w:w="1137" w:type="pct"/>
          </w:tcPr>
          <w:p w14:paraId="7770B7A2" w14:textId="77777777" w:rsidR="009622D1" w:rsidRDefault="007118AC" w:rsidP="00484563">
            <w:pPr>
              <w:pStyle w:val="NoSpacing"/>
              <w:jc w:val="right"/>
            </w:pPr>
            <w:r>
              <w:t>206</w:t>
            </w:r>
          </w:p>
        </w:tc>
      </w:tr>
      <w:tr w:rsidR="009622D1" w14:paraId="0D0BF078" w14:textId="77777777" w:rsidTr="00795BD9">
        <w:tc>
          <w:tcPr>
            <w:tcW w:w="1590" w:type="pct"/>
          </w:tcPr>
          <w:p w14:paraId="047CCA57" w14:textId="77777777" w:rsidR="009622D1" w:rsidRDefault="009622D1" w:rsidP="00484563">
            <w:pPr>
              <w:pStyle w:val="NoSpacing"/>
              <w:jc w:val="right"/>
              <w:rPr>
                <w:rFonts w:eastAsia="MS Gothic"/>
              </w:rPr>
            </w:pPr>
            <w:r>
              <w:rPr>
                <w:rFonts w:eastAsia="MS Gothic"/>
              </w:rPr>
              <w:t>15</w:t>
            </w:r>
          </w:p>
        </w:tc>
        <w:tc>
          <w:tcPr>
            <w:tcW w:w="1137" w:type="pct"/>
          </w:tcPr>
          <w:p w14:paraId="426B2B72" w14:textId="77777777" w:rsidR="009622D1" w:rsidRPr="0049710E" w:rsidRDefault="00D1197C" w:rsidP="00484563">
            <w:pPr>
              <w:pStyle w:val="NoSpacing"/>
              <w:jc w:val="right"/>
            </w:pPr>
            <w:r>
              <w:t>255</w:t>
            </w:r>
          </w:p>
        </w:tc>
        <w:tc>
          <w:tcPr>
            <w:tcW w:w="1137" w:type="pct"/>
          </w:tcPr>
          <w:p w14:paraId="246E84F7" w14:textId="77777777" w:rsidR="009622D1" w:rsidRPr="0049710E" w:rsidRDefault="00D1197C" w:rsidP="00484563">
            <w:pPr>
              <w:pStyle w:val="NoSpacing"/>
              <w:jc w:val="right"/>
            </w:pPr>
            <w:r>
              <w:t>122</w:t>
            </w:r>
          </w:p>
        </w:tc>
        <w:tc>
          <w:tcPr>
            <w:tcW w:w="1137" w:type="pct"/>
          </w:tcPr>
          <w:p w14:paraId="3EEFB552" w14:textId="77777777" w:rsidR="009622D1" w:rsidRDefault="007118AC" w:rsidP="00484563">
            <w:pPr>
              <w:pStyle w:val="NoSpacing"/>
              <w:jc w:val="right"/>
            </w:pPr>
            <w:r>
              <w:t>183</w:t>
            </w:r>
          </w:p>
        </w:tc>
      </w:tr>
      <w:tr w:rsidR="009622D1" w14:paraId="22D02546" w14:textId="77777777" w:rsidTr="00795BD9">
        <w:tc>
          <w:tcPr>
            <w:tcW w:w="1590" w:type="pct"/>
          </w:tcPr>
          <w:p w14:paraId="1E14F1BB" w14:textId="77777777" w:rsidR="009622D1" w:rsidRDefault="009622D1" w:rsidP="00484563">
            <w:pPr>
              <w:pStyle w:val="NoSpacing"/>
              <w:jc w:val="right"/>
              <w:rPr>
                <w:rFonts w:eastAsia="MS Gothic"/>
              </w:rPr>
            </w:pPr>
            <w:r>
              <w:rPr>
                <w:rFonts w:eastAsia="MS Gothic"/>
              </w:rPr>
              <w:t>16</w:t>
            </w:r>
          </w:p>
        </w:tc>
        <w:tc>
          <w:tcPr>
            <w:tcW w:w="1137" w:type="pct"/>
          </w:tcPr>
          <w:p w14:paraId="248A4703" w14:textId="77777777" w:rsidR="009622D1" w:rsidRPr="0049710E" w:rsidRDefault="00D1197C" w:rsidP="00484563">
            <w:pPr>
              <w:pStyle w:val="NoSpacing"/>
              <w:jc w:val="right"/>
            </w:pPr>
            <w:r>
              <w:t>255</w:t>
            </w:r>
          </w:p>
        </w:tc>
        <w:tc>
          <w:tcPr>
            <w:tcW w:w="1137" w:type="pct"/>
          </w:tcPr>
          <w:p w14:paraId="67D2FAC8" w14:textId="77777777" w:rsidR="009622D1" w:rsidRPr="0049710E" w:rsidRDefault="00D1197C" w:rsidP="00484563">
            <w:pPr>
              <w:pStyle w:val="NoSpacing"/>
              <w:jc w:val="right"/>
            </w:pPr>
            <w:r>
              <w:t>101</w:t>
            </w:r>
          </w:p>
        </w:tc>
        <w:tc>
          <w:tcPr>
            <w:tcW w:w="1137" w:type="pct"/>
          </w:tcPr>
          <w:p w14:paraId="23EBA971" w14:textId="77777777" w:rsidR="009622D1" w:rsidRDefault="007118AC" w:rsidP="00484563">
            <w:pPr>
              <w:pStyle w:val="NoSpacing"/>
              <w:jc w:val="right"/>
            </w:pPr>
            <w:r>
              <w:t>150</w:t>
            </w:r>
          </w:p>
        </w:tc>
      </w:tr>
    </w:tbl>
    <w:p w14:paraId="2632C460" w14:textId="77777777" w:rsidR="005F52AC" w:rsidRDefault="005F52AC" w:rsidP="005F52AC">
      <w:pPr>
        <w:pStyle w:val="NoSpacing"/>
      </w:pPr>
    </w:p>
    <w:p w14:paraId="04A45778" w14:textId="77777777" w:rsidR="005F52AC" w:rsidRDefault="005F52AC" w:rsidP="005F52AC">
      <w:pPr>
        <w:rPr>
          <w:kern w:val="0"/>
        </w:rPr>
      </w:pPr>
      <w:r>
        <w:br w:type="page"/>
      </w:r>
    </w:p>
    <w:p w14:paraId="2FBC39BD" w14:textId="77777777" w:rsidR="005F52AC" w:rsidRDefault="005F52AC" w:rsidP="005F52AC">
      <w:pPr>
        <w:pStyle w:val="NoSpacing"/>
      </w:pPr>
      <w:r>
        <w:lastRenderedPageBreak/>
        <w:t xml:space="preserve">Table </w:t>
      </w:r>
      <w:bookmarkStart w:id="279" w:name="t_exp3_reliability_validity"/>
      <w:r>
        <w:fldChar w:fldCharType="begin"/>
      </w:r>
      <w:r>
        <w:instrText xml:space="preserve"> SEQ _Table </w:instrText>
      </w:r>
      <w:r>
        <w:fldChar w:fldCharType="separate"/>
      </w:r>
      <w:r w:rsidR="00C00C73">
        <w:rPr>
          <w:noProof/>
        </w:rPr>
        <w:t>3</w:t>
      </w:r>
      <w:r>
        <w:fldChar w:fldCharType="end"/>
      </w:r>
      <w:bookmarkEnd w:id="279"/>
    </w:p>
    <w:p w14:paraId="62FFC267" w14:textId="77777777" w:rsidR="005F52AC" w:rsidRDefault="005F52AC" w:rsidP="005F52AC">
      <w:pPr>
        <w:pStyle w:val="NoSpacing"/>
      </w:pPr>
      <w:r>
        <w:rPr>
          <w:rStyle w:val="Emphasis"/>
        </w:rPr>
        <w:t xml:space="preserve">Reliability and Validity of Experiment </w:t>
      </w:r>
      <w:r w:rsidR="008F12B9">
        <w:rPr>
          <w:rStyle w:val="Emphasis"/>
        </w:rPr>
        <w:t>2</w:t>
      </w:r>
      <w:r w:rsidR="005965B6">
        <w:rPr>
          <w:rStyle w:val="Emphasis"/>
        </w:rPr>
        <w:t>.</w:t>
      </w:r>
    </w:p>
    <w:tbl>
      <w:tblPr>
        <w:tblStyle w:val="APAReport"/>
        <w:tblW w:w="5000" w:type="pct"/>
        <w:tblLook w:val="04A0" w:firstRow="1" w:lastRow="0" w:firstColumn="1" w:lastColumn="0" w:noHBand="0" w:noVBand="1"/>
      </w:tblPr>
      <w:tblGrid>
        <w:gridCol w:w="1256"/>
        <w:gridCol w:w="2145"/>
        <w:gridCol w:w="3119"/>
        <w:gridCol w:w="2840"/>
      </w:tblGrid>
      <w:tr w:rsidR="005F52AC" w14:paraId="55162234" w14:textId="77777777" w:rsidTr="00484563">
        <w:trPr>
          <w:cnfStyle w:val="100000000000" w:firstRow="1" w:lastRow="0" w:firstColumn="0" w:lastColumn="0" w:oddVBand="0" w:evenVBand="0" w:oddHBand="0" w:evenHBand="0" w:firstRowFirstColumn="0" w:firstRowLastColumn="0" w:lastRowFirstColumn="0" w:lastRowLastColumn="0"/>
        </w:trPr>
        <w:tc>
          <w:tcPr>
            <w:tcW w:w="671" w:type="pct"/>
          </w:tcPr>
          <w:p w14:paraId="08D1D2D9" w14:textId="77777777" w:rsidR="005F52AC" w:rsidRDefault="005F52AC" w:rsidP="00484563">
            <w:pPr>
              <w:pStyle w:val="NoSpacing"/>
              <w:jc w:val="center"/>
            </w:pPr>
            <w:r>
              <w:t>Participant</w:t>
            </w:r>
          </w:p>
        </w:tc>
        <w:tc>
          <w:tcPr>
            <w:tcW w:w="1146" w:type="pct"/>
          </w:tcPr>
          <w:p w14:paraId="749271BF" w14:textId="77777777" w:rsidR="005F52AC" w:rsidRDefault="005F52AC" w:rsidP="00484563">
            <w:pPr>
              <w:pStyle w:val="NoSpacing"/>
              <w:jc w:val="center"/>
            </w:pPr>
            <w:r>
              <w:t>Paired-Comparison</w:t>
            </w:r>
          </w:p>
        </w:tc>
        <w:tc>
          <w:tcPr>
            <w:tcW w:w="1666" w:type="pct"/>
          </w:tcPr>
          <w:p w14:paraId="31229EF4" w14:textId="77777777" w:rsidR="005F52AC" w:rsidRDefault="005F52AC" w:rsidP="00484563">
            <w:pPr>
              <w:pStyle w:val="NoSpacing"/>
              <w:jc w:val="center"/>
            </w:pPr>
            <w:r>
              <w:t>Multi-Items Rearrangement</w:t>
            </w:r>
          </w:p>
        </w:tc>
        <w:tc>
          <w:tcPr>
            <w:tcW w:w="1517" w:type="pct"/>
          </w:tcPr>
          <w:p w14:paraId="1838C624" w14:textId="77777777" w:rsidR="005F52AC" w:rsidRDefault="005F52AC" w:rsidP="00484563">
            <w:pPr>
              <w:pStyle w:val="NoSpacing"/>
              <w:jc w:val="center"/>
            </w:pPr>
            <w:r>
              <w:t>Validity</w:t>
            </w:r>
          </w:p>
        </w:tc>
      </w:tr>
      <w:tr w:rsidR="005F52AC" w14:paraId="2D7ABEF2" w14:textId="77777777" w:rsidTr="00484563">
        <w:tc>
          <w:tcPr>
            <w:tcW w:w="671" w:type="pct"/>
          </w:tcPr>
          <w:p w14:paraId="4D2AF789" w14:textId="77777777" w:rsidR="005F52AC" w:rsidRDefault="005F52AC" w:rsidP="00484563">
            <w:pPr>
              <w:pStyle w:val="NoSpacing"/>
              <w:jc w:val="right"/>
            </w:pPr>
            <w:r>
              <w:t>1</w:t>
            </w:r>
          </w:p>
        </w:tc>
        <w:tc>
          <w:tcPr>
            <w:tcW w:w="1146" w:type="pct"/>
          </w:tcPr>
          <w:p w14:paraId="04672A06" w14:textId="77777777" w:rsidR="005F52AC" w:rsidRDefault="005F52AC" w:rsidP="00F45040">
            <w:pPr>
              <w:pStyle w:val="NoSpacing"/>
              <w:jc w:val="right"/>
            </w:pPr>
            <w:r w:rsidRPr="0049710E">
              <w:t>0.9</w:t>
            </w:r>
            <w:r w:rsidR="00F45040">
              <w:t>6</w:t>
            </w:r>
          </w:p>
        </w:tc>
        <w:tc>
          <w:tcPr>
            <w:tcW w:w="1666" w:type="pct"/>
          </w:tcPr>
          <w:p w14:paraId="04C3E733" w14:textId="77777777" w:rsidR="005F52AC" w:rsidRDefault="005F52AC" w:rsidP="004C0020">
            <w:pPr>
              <w:pStyle w:val="NoSpacing"/>
              <w:jc w:val="right"/>
            </w:pPr>
            <w:r w:rsidRPr="0049710E">
              <w:t>0.</w:t>
            </w:r>
            <w:r w:rsidR="004C0020">
              <w:t>92</w:t>
            </w:r>
          </w:p>
        </w:tc>
        <w:tc>
          <w:tcPr>
            <w:tcW w:w="1517" w:type="pct"/>
          </w:tcPr>
          <w:p w14:paraId="6A8939C9" w14:textId="77777777" w:rsidR="005F52AC" w:rsidRPr="0049710E" w:rsidRDefault="005F52AC" w:rsidP="00812FBF">
            <w:pPr>
              <w:pStyle w:val="NoSpacing"/>
              <w:jc w:val="right"/>
            </w:pPr>
            <w:r>
              <w:t>0.</w:t>
            </w:r>
            <w:r w:rsidR="00812FBF">
              <w:t>96</w:t>
            </w:r>
          </w:p>
        </w:tc>
      </w:tr>
      <w:tr w:rsidR="005F52AC" w14:paraId="12381059" w14:textId="77777777" w:rsidTr="00484563">
        <w:tc>
          <w:tcPr>
            <w:tcW w:w="671" w:type="pct"/>
          </w:tcPr>
          <w:p w14:paraId="58FC051B" w14:textId="77777777" w:rsidR="005F52AC" w:rsidRDefault="005F52AC" w:rsidP="00484563">
            <w:pPr>
              <w:pStyle w:val="NoSpacing"/>
              <w:jc w:val="right"/>
            </w:pPr>
            <w:r>
              <w:t>2</w:t>
            </w:r>
          </w:p>
        </w:tc>
        <w:tc>
          <w:tcPr>
            <w:tcW w:w="1146" w:type="pct"/>
          </w:tcPr>
          <w:p w14:paraId="575CC9AE" w14:textId="77777777" w:rsidR="005F52AC" w:rsidRDefault="005F52AC" w:rsidP="00F45040">
            <w:pPr>
              <w:pStyle w:val="NoSpacing"/>
              <w:jc w:val="right"/>
            </w:pPr>
            <w:r w:rsidRPr="0049710E">
              <w:t>0.</w:t>
            </w:r>
            <w:r w:rsidR="00F45040">
              <w:t>94</w:t>
            </w:r>
          </w:p>
        </w:tc>
        <w:tc>
          <w:tcPr>
            <w:tcW w:w="1666" w:type="pct"/>
          </w:tcPr>
          <w:p w14:paraId="1DB1EF21" w14:textId="77777777" w:rsidR="005F52AC" w:rsidRDefault="005F52AC" w:rsidP="004C0020">
            <w:pPr>
              <w:pStyle w:val="NoSpacing"/>
              <w:jc w:val="right"/>
            </w:pPr>
            <w:r w:rsidRPr="0049710E">
              <w:t>0.</w:t>
            </w:r>
            <w:r w:rsidR="004C0020">
              <w:t>85</w:t>
            </w:r>
          </w:p>
        </w:tc>
        <w:tc>
          <w:tcPr>
            <w:tcW w:w="1517" w:type="pct"/>
          </w:tcPr>
          <w:p w14:paraId="4E2F9370" w14:textId="77777777" w:rsidR="005F52AC" w:rsidRPr="0049710E" w:rsidRDefault="005F52AC" w:rsidP="00484563">
            <w:pPr>
              <w:pStyle w:val="NoSpacing"/>
              <w:jc w:val="right"/>
            </w:pPr>
            <w:r>
              <w:t>0.91</w:t>
            </w:r>
          </w:p>
        </w:tc>
      </w:tr>
      <w:tr w:rsidR="005F52AC" w14:paraId="5F5A9357" w14:textId="77777777" w:rsidTr="00484563">
        <w:tc>
          <w:tcPr>
            <w:tcW w:w="671" w:type="pct"/>
          </w:tcPr>
          <w:p w14:paraId="0BD7E5F3" w14:textId="77777777" w:rsidR="005F52AC" w:rsidRDefault="005F52AC" w:rsidP="00484563">
            <w:pPr>
              <w:pStyle w:val="NoSpacing"/>
              <w:jc w:val="right"/>
            </w:pPr>
            <w:r>
              <w:t>3</w:t>
            </w:r>
          </w:p>
        </w:tc>
        <w:tc>
          <w:tcPr>
            <w:tcW w:w="1146" w:type="pct"/>
          </w:tcPr>
          <w:p w14:paraId="749D56EB" w14:textId="77777777" w:rsidR="005F52AC" w:rsidRDefault="005F52AC" w:rsidP="00F45040">
            <w:pPr>
              <w:pStyle w:val="NoSpacing"/>
              <w:jc w:val="right"/>
            </w:pPr>
            <w:r w:rsidRPr="0049710E">
              <w:t>0.</w:t>
            </w:r>
            <w:r w:rsidR="00F45040">
              <w:t>89</w:t>
            </w:r>
          </w:p>
        </w:tc>
        <w:tc>
          <w:tcPr>
            <w:tcW w:w="1666" w:type="pct"/>
          </w:tcPr>
          <w:p w14:paraId="531C65B0" w14:textId="77777777" w:rsidR="005F52AC" w:rsidRDefault="005F52AC" w:rsidP="004C0020">
            <w:pPr>
              <w:pStyle w:val="NoSpacing"/>
              <w:jc w:val="right"/>
            </w:pPr>
            <w:r w:rsidRPr="0049710E">
              <w:t>0.</w:t>
            </w:r>
            <w:r w:rsidR="004C0020">
              <w:t>89</w:t>
            </w:r>
          </w:p>
        </w:tc>
        <w:tc>
          <w:tcPr>
            <w:tcW w:w="1517" w:type="pct"/>
          </w:tcPr>
          <w:p w14:paraId="0375F592" w14:textId="77777777" w:rsidR="005F52AC" w:rsidRPr="0049710E" w:rsidRDefault="005F52AC" w:rsidP="00812FBF">
            <w:pPr>
              <w:pStyle w:val="NoSpacing"/>
              <w:jc w:val="right"/>
            </w:pPr>
            <w:r>
              <w:t>0.</w:t>
            </w:r>
            <w:r w:rsidR="00812FBF">
              <w:t>90</w:t>
            </w:r>
          </w:p>
        </w:tc>
      </w:tr>
      <w:tr w:rsidR="005F52AC" w14:paraId="1A27BBEC" w14:textId="77777777" w:rsidTr="00484563">
        <w:tc>
          <w:tcPr>
            <w:tcW w:w="671" w:type="pct"/>
          </w:tcPr>
          <w:p w14:paraId="30D35E60" w14:textId="77777777" w:rsidR="005F52AC" w:rsidRDefault="005F52AC" w:rsidP="00484563">
            <w:pPr>
              <w:pStyle w:val="NoSpacing"/>
              <w:jc w:val="right"/>
            </w:pPr>
            <w:r>
              <w:t>4</w:t>
            </w:r>
          </w:p>
        </w:tc>
        <w:tc>
          <w:tcPr>
            <w:tcW w:w="1146" w:type="pct"/>
          </w:tcPr>
          <w:p w14:paraId="37D866B0" w14:textId="77777777" w:rsidR="005F52AC" w:rsidRDefault="005F52AC" w:rsidP="00F45040">
            <w:pPr>
              <w:pStyle w:val="NoSpacing"/>
              <w:jc w:val="right"/>
            </w:pPr>
            <w:r w:rsidRPr="0049710E">
              <w:t>0.</w:t>
            </w:r>
            <w:r w:rsidR="00F45040">
              <w:t>93</w:t>
            </w:r>
          </w:p>
        </w:tc>
        <w:tc>
          <w:tcPr>
            <w:tcW w:w="1666" w:type="pct"/>
          </w:tcPr>
          <w:p w14:paraId="03E8314D" w14:textId="77777777" w:rsidR="005F52AC" w:rsidRDefault="005F52AC" w:rsidP="004C0020">
            <w:pPr>
              <w:pStyle w:val="NoSpacing"/>
              <w:jc w:val="right"/>
            </w:pPr>
            <w:r w:rsidRPr="0049710E">
              <w:t>0.</w:t>
            </w:r>
            <w:r w:rsidR="004C0020">
              <w:t>86</w:t>
            </w:r>
          </w:p>
        </w:tc>
        <w:tc>
          <w:tcPr>
            <w:tcW w:w="1517" w:type="pct"/>
          </w:tcPr>
          <w:p w14:paraId="7DB815C2" w14:textId="77777777" w:rsidR="005F52AC" w:rsidRPr="0049710E" w:rsidRDefault="005F52AC" w:rsidP="00812FBF">
            <w:pPr>
              <w:pStyle w:val="NoSpacing"/>
              <w:jc w:val="right"/>
            </w:pPr>
            <w:r>
              <w:t>0.</w:t>
            </w:r>
            <w:r w:rsidR="00812FBF">
              <w:t>93</w:t>
            </w:r>
          </w:p>
        </w:tc>
      </w:tr>
      <w:tr w:rsidR="005F52AC" w14:paraId="2E9FBA59" w14:textId="77777777" w:rsidTr="00484563">
        <w:tc>
          <w:tcPr>
            <w:tcW w:w="671" w:type="pct"/>
          </w:tcPr>
          <w:p w14:paraId="01611DBC" w14:textId="77777777" w:rsidR="005F52AC" w:rsidRDefault="005F52AC" w:rsidP="00484563">
            <w:pPr>
              <w:pStyle w:val="NoSpacing"/>
              <w:jc w:val="right"/>
            </w:pPr>
            <w:r>
              <w:t>5</w:t>
            </w:r>
          </w:p>
        </w:tc>
        <w:tc>
          <w:tcPr>
            <w:tcW w:w="1146" w:type="pct"/>
          </w:tcPr>
          <w:p w14:paraId="05BE7657" w14:textId="77777777" w:rsidR="005F52AC" w:rsidRDefault="005F52AC" w:rsidP="00F45040">
            <w:pPr>
              <w:pStyle w:val="NoSpacing"/>
              <w:jc w:val="right"/>
            </w:pPr>
            <w:r w:rsidRPr="0049710E">
              <w:t>0.</w:t>
            </w:r>
            <w:r w:rsidR="00F45040">
              <w:t>94</w:t>
            </w:r>
          </w:p>
        </w:tc>
        <w:tc>
          <w:tcPr>
            <w:tcW w:w="1666" w:type="pct"/>
          </w:tcPr>
          <w:p w14:paraId="76CE8E31" w14:textId="77777777" w:rsidR="005F52AC" w:rsidRDefault="005F52AC" w:rsidP="004C0020">
            <w:pPr>
              <w:pStyle w:val="NoSpacing"/>
              <w:jc w:val="right"/>
            </w:pPr>
            <w:r w:rsidRPr="0049710E">
              <w:t>0.</w:t>
            </w:r>
            <w:r w:rsidR="004C0020">
              <w:t>89</w:t>
            </w:r>
          </w:p>
        </w:tc>
        <w:tc>
          <w:tcPr>
            <w:tcW w:w="1517" w:type="pct"/>
          </w:tcPr>
          <w:p w14:paraId="6D31E80A" w14:textId="77777777" w:rsidR="005F52AC" w:rsidRPr="0049710E" w:rsidRDefault="005F52AC" w:rsidP="00812FBF">
            <w:pPr>
              <w:pStyle w:val="NoSpacing"/>
              <w:jc w:val="right"/>
            </w:pPr>
            <w:r>
              <w:t>0.</w:t>
            </w:r>
            <w:r w:rsidR="00812FBF">
              <w:t>95</w:t>
            </w:r>
          </w:p>
        </w:tc>
      </w:tr>
      <w:tr w:rsidR="005F52AC" w14:paraId="2636EA55" w14:textId="77777777" w:rsidTr="00484563">
        <w:tc>
          <w:tcPr>
            <w:tcW w:w="671" w:type="pct"/>
          </w:tcPr>
          <w:p w14:paraId="40BCC5C5" w14:textId="77777777" w:rsidR="005F52AC" w:rsidRDefault="005F52AC" w:rsidP="00484563">
            <w:pPr>
              <w:pStyle w:val="NoSpacing"/>
              <w:jc w:val="right"/>
            </w:pPr>
            <w:r>
              <w:t>6</w:t>
            </w:r>
          </w:p>
        </w:tc>
        <w:tc>
          <w:tcPr>
            <w:tcW w:w="1146" w:type="pct"/>
          </w:tcPr>
          <w:p w14:paraId="24FBDD73" w14:textId="77777777" w:rsidR="005F52AC" w:rsidRDefault="005F52AC" w:rsidP="00F45040">
            <w:pPr>
              <w:pStyle w:val="NoSpacing"/>
              <w:jc w:val="right"/>
            </w:pPr>
            <w:r w:rsidRPr="0049710E">
              <w:t>0.</w:t>
            </w:r>
            <w:r w:rsidR="00F45040">
              <w:t>98</w:t>
            </w:r>
          </w:p>
        </w:tc>
        <w:tc>
          <w:tcPr>
            <w:tcW w:w="1666" w:type="pct"/>
          </w:tcPr>
          <w:p w14:paraId="6D6B582C" w14:textId="77777777" w:rsidR="005F52AC" w:rsidRDefault="005F52AC" w:rsidP="004C0020">
            <w:pPr>
              <w:pStyle w:val="NoSpacing"/>
              <w:jc w:val="right"/>
            </w:pPr>
            <w:r w:rsidRPr="0049710E">
              <w:t>0.</w:t>
            </w:r>
            <w:r w:rsidR="004C0020">
              <w:t>83</w:t>
            </w:r>
          </w:p>
        </w:tc>
        <w:tc>
          <w:tcPr>
            <w:tcW w:w="1517" w:type="pct"/>
          </w:tcPr>
          <w:p w14:paraId="4A227031" w14:textId="77777777" w:rsidR="005F52AC" w:rsidRPr="0049710E" w:rsidRDefault="005F52AC" w:rsidP="00812FBF">
            <w:pPr>
              <w:pStyle w:val="NoSpacing"/>
              <w:jc w:val="right"/>
            </w:pPr>
            <w:r>
              <w:t>0.</w:t>
            </w:r>
            <w:r w:rsidR="00812FBF">
              <w:t>93</w:t>
            </w:r>
          </w:p>
        </w:tc>
      </w:tr>
      <w:tr w:rsidR="005F52AC" w14:paraId="5BAD9AFB" w14:textId="77777777" w:rsidTr="00484563">
        <w:tc>
          <w:tcPr>
            <w:tcW w:w="671" w:type="pct"/>
          </w:tcPr>
          <w:p w14:paraId="23C89340" w14:textId="77777777" w:rsidR="005F52AC" w:rsidRPr="00C530F8" w:rsidRDefault="005F52AC" w:rsidP="00484563">
            <w:pPr>
              <w:pStyle w:val="NoSpacing"/>
              <w:jc w:val="right"/>
              <w:rPr>
                <w:rFonts w:eastAsia="MS Gothic"/>
              </w:rPr>
            </w:pPr>
            <w:r>
              <w:rPr>
                <w:rFonts w:eastAsia="MS Gothic" w:hint="eastAsia"/>
              </w:rPr>
              <w:t>7</w:t>
            </w:r>
          </w:p>
        </w:tc>
        <w:tc>
          <w:tcPr>
            <w:tcW w:w="1146" w:type="pct"/>
          </w:tcPr>
          <w:p w14:paraId="60C5C5F4" w14:textId="77777777" w:rsidR="005F52AC" w:rsidRPr="0049710E" w:rsidRDefault="005F52AC" w:rsidP="00F45040">
            <w:pPr>
              <w:pStyle w:val="NoSpacing"/>
              <w:jc w:val="right"/>
            </w:pPr>
            <w:r w:rsidRPr="0049710E">
              <w:t>0.</w:t>
            </w:r>
            <w:r w:rsidR="00F45040">
              <w:t>97</w:t>
            </w:r>
          </w:p>
        </w:tc>
        <w:tc>
          <w:tcPr>
            <w:tcW w:w="1666" w:type="pct"/>
          </w:tcPr>
          <w:p w14:paraId="1E481B54" w14:textId="77777777" w:rsidR="005F52AC" w:rsidRPr="0049710E" w:rsidRDefault="005F52AC" w:rsidP="004C0020">
            <w:pPr>
              <w:pStyle w:val="NoSpacing"/>
              <w:jc w:val="right"/>
            </w:pPr>
            <w:r w:rsidRPr="0049710E">
              <w:t>0.</w:t>
            </w:r>
            <w:r w:rsidR="004C0020">
              <w:t>95</w:t>
            </w:r>
          </w:p>
        </w:tc>
        <w:tc>
          <w:tcPr>
            <w:tcW w:w="1517" w:type="pct"/>
          </w:tcPr>
          <w:p w14:paraId="4F4D1864" w14:textId="77777777" w:rsidR="005F52AC" w:rsidRPr="0049710E" w:rsidRDefault="005F52AC" w:rsidP="00812FBF">
            <w:pPr>
              <w:pStyle w:val="NoSpacing"/>
              <w:jc w:val="right"/>
            </w:pPr>
            <w:r>
              <w:t>0.</w:t>
            </w:r>
            <w:r w:rsidR="00812FBF">
              <w:t>97</w:t>
            </w:r>
          </w:p>
        </w:tc>
      </w:tr>
      <w:tr w:rsidR="005F52AC" w14:paraId="19F8D7D1" w14:textId="77777777" w:rsidTr="00484563">
        <w:tc>
          <w:tcPr>
            <w:tcW w:w="671" w:type="pct"/>
          </w:tcPr>
          <w:p w14:paraId="2E1F632E" w14:textId="77777777" w:rsidR="005F52AC" w:rsidRPr="00C530F8" w:rsidRDefault="005F52AC" w:rsidP="00484563">
            <w:pPr>
              <w:pStyle w:val="NoSpacing"/>
              <w:jc w:val="right"/>
              <w:rPr>
                <w:rFonts w:eastAsia="MS Gothic"/>
              </w:rPr>
            </w:pPr>
            <w:r>
              <w:rPr>
                <w:rFonts w:eastAsia="MS Gothic" w:hint="eastAsia"/>
              </w:rPr>
              <w:t>8</w:t>
            </w:r>
          </w:p>
        </w:tc>
        <w:tc>
          <w:tcPr>
            <w:tcW w:w="1146" w:type="pct"/>
          </w:tcPr>
          <w:p w14:paraId="052CA6F1" w14:textId="77777777" w:rsidR="005F52AC" w:rsidRPr="0049710E" w:rsidRDefault="005F52AC" w:rsidP="00F45040">
            <w:pPr>
              <w:pStyle w:val="NoSpacing"/>
              <w:jc w:val="right"/>
            </w:pPr>
            <w:r w:rsidRPr="0049710E">
              <w:t>0.</w:t>
            </w:r>
            <w:r w:rsidR="00F45040">
              <w:t>99</w:t>
            </w:r>
          </w:p>
        </w:tc>
        <w:tc>
          <w:tcPr>
            <w:tcW w:w="1666" w:type="pct"/>
          </w:tcPr>
          <w:p w14:paraId="1D0D2D1E" w14:textId="77777777" w:rsidR="005F52AC" w:rsidRPr="0049710E" w:rsidRDefault="005F52AC" w:rsidP="004C0020">
            <w:pPr>
              <w:pStyle w:val="NoSpacing"/>
              <w:jc w:val="right"/>
            </w:pPr>
            <w:r w:rsidRPr="0049710E">
              <w:t>0.</w:t>
            </w:r>
            <w:r w:rsidR="004C0020">
              <w:t>84</w:t>
            </w:r>
          </w:p>
        </w:tc>
        <w:tc>
          <w:tcPr>
            <w:tcW w:w="1517" w:type="pct"/>
          </w:tcPr>
          <w:p w14:paraId="1D8888E7" w14:textId="77777777" w:rsidR="005F52AC" w:rsidRPr="0049710E" w:rsidRDefault="005F52AC" w:rsidP="00812FBF">
            <w:pPr>
              <w:pStyle w:val="NoSpacing"/>
              <w:jc w:val="right"/>
            </w:pPr>
            <w:r>
              <w:t>0.</w:t>
            </w:r>
            <w:r w:rsidR="00812FBF">
              <w:t>96</w:t>
            </w:r>
          </w:p>
        </w:tc>
      </w:tr>
      <w:tr w:rsidR="005F52AC" w14:paraId="78E04990" w14:textId="77777777" w:rsidTr="00484563">
        <w:tc>
          <w:tcPr>
            <w:tcW w:w="671" w:type="pct"/>
          </w:tcPr>
          <w:p w14:paraId="7A7C34DB" w14:textId="77777777" w:rsidR="005F52AC" w:rsidRPr="00C530F8" w:rsidRDefault="005F52AC" w:rsidP="00484563">
            <w:pPr>
              <w:pStyle w:val="NoSpacing"/>
              <w:jc w:val="right"/>
              <w:rPr>
                <w:rFonts w:eastAsia="MS Gothic"/>
              </w:rPr>
            </w:pPr>
            <w:r>
              <w:rPr>
                <w:rFonts w:eastAsia="MS Gothic" w:hint="eastAsia"/>
              </w:rPr>
              <w:t>9</w:t>
            </w:r>
          </w:p>
        </w:tc>
        <w:tc>
          <w:tcPr>
            <w:tcW w:w="1146" w:type="pct"/>
          </w:tcPr>
          <w:p w14:paraId="0A049DCA" w14:textId="77777777" w:rsidR="005F52AC" w:rsidRPr="0049710E" w:rsidRDefault="005F52AC" w:rsidP="00F45040">
            <w:pPr>
              <w:pStyle w:val="NoSpacing"/>
              <w:jc w:val="right"/>
            </w:pPr>
            <w:r w:rsidRPr="0049710E">
              <w:t>0.</w:t>
            </w:r>
            <w:r w:rsidR="00F45040">
              <w:t>70</w:t>
            </w:r>
          </w:p>
        </w:tc>
        <w:tc>
          <w:tcPr>
            <w:tcW w:w="1666" w:type="pct"/>
          </w:tcPr>
          <w:p w14:paraId="6E25F4F8" w14:textId="77777777" w:rsidR="005F52AC" w:rsidRPr="0049710E" w:rsidRDefault="005F52AC" w:rsidP="004C0020">
            <w:pPr>
              <w:pStyle w:val="NoSpacing"/>
              <w:jc w:val="right"/>
            </w:pPr>
            <w:r w:rsidRPr="0049710E">
              <w:t>0.</w:t>
            </w:r>
            <w:r w:rsidR="004C0020">
              <w:t>79</w:t>
            </w:r>
          </w:p>
        </w:tc>
        <w:tc>
          <w:tcPr>
            <w:tcW w:w="1517" w:type="pct"/>
          </w:tcPr>
          <w:p w14:paraId="4133BCD7" w14:textId="77777777" w:rsidR="005F52AC" w:rsidRPr="0049710E" w:rsidRDefault="005F52AC" w:rsidP="00812FBF">
            <w:pPr>
              <w:pStyle w:val="NoSpacing"/>
              <w:jc w:val="right"/>
            </w:pPr>
            <w:r>
              <w:t>0.</w:t>
            </w:r>
            <w:r w:rsidR="00812FBF">
              <w:t>77</w:t>
            </w:r>
          </w:p>
        </w:tc>
      </w:tr>
      <w:tr w:rsidR="005F52AC" w14:paraId="707E2FE5" w14:textId="77777777" w:rsidTr="00484563">
        <w:tc>
          <w:tcPr>
            <w:tcW w:w="671" w:type="pct"/>
          </w:tcPr>
          <w:p w14:paraId="4F7301C3" w14:textId="77777777" w:rsidR="005F52AC" w:rsidRPr="00C530F8" w:rsidRDefault="005F52AC" w:rsidP="00484563">
            <w:pPr>
              <w:pStyle w:val="NoSpacing"/>
              <w:jc w:val="right"/>
              <w:rPr>
                <w:rFonts w:eastAsia="MS Gothic"/>
              </w:rPr>
            </w:pPr>
            <w:r>
              <w:rPr>
                <w:rFonts w:eastAsia="MS Gothic" w:hint="eastAsia"/>
              </w:rPr>
              <w:t>10</w:t>
            </w:r>
          </w:p>
        </w:tc>
        <w:tc>
          <w:tcPr>
            <w:tcW w:w="1146" w:type="pct"/>
          </w:tcPr>
          <w:p w14:paraId="0A1777C6" w14:textId="77777777" w:rsidR="005F52AC" w:rsidRPr="0049710E" w:rsidRDefault="005F52AC" w:rsidP="00F45040">
            <w:pPr>
              <w:pStyle w:val="NoSpacing"/>
              <w:jc w:val="right"/>
            </w:pPr>
            <w:r w:rsidRPr="0049710E">
              <w:t>0.</w:t>
            </w:r>
            <w:r w:rsidR="00E435D1">
              <w:t>93</w:t>
            </w:r>
          </w:p>
        </w:tc>
        <w:tc>
          <w:tcPr>
            <w:tcW w:w="1666" w:type="pct"/>
          </w:tcPr>
          <w:p w14:paraId="415AA9EA" w14:textId="77777777" w:rsidR="005F52AC" w:rsidRPr="0049710E" w:rsidRDefault="005F52AC" w:rsidP="004C0020">
            <w:pPr>
              <w:pStyle w:val="NoSpacing"/>
              <w:jc w:val="right"/>
            </w:pPr>
            <w:r w:rsidRPr="0049710E">
              <w:t>0.</w:t>
            </w:r>
            <w:r w:rsidR="004C0020">
              <w:t>83</w:t>
            </w:r>
          </w:p>
        </w:tc>
        <w:tc>
          <w:tcPr>
            <w:tcW w:w="1517" w:type="pct"/>
          </w:tcPr>
          <w:p w14:paraId="4E355EAF" w14:textId="77777777" w:rsidR="005F52AC" w:rsidRPr="0049710E" w:rsidRDefault="005F52AC" w:rsidP="00812FBF">
            <w:pPr>
              <w:pStyle w:val="NoSpacing"/>
              <w:jc w:val="right"/>
            </w:pPr>
            <w:r>
              <w:t>0.</w:t>
            </w:r>
            <w:r w:rsidR="00812FBF">
              <w:t>93</w:t>
            </w:r>
          </w:p>
        </w:tc>
      </w:tr>
    </w:tbl>
    <w:p w14:paraId="3400599B" w14:textId="77777777" w:rsidR="00AA6790" w:rsidRDefault="00AA6790" w:rsidP="00AA6790">
      <w:pPr>
        <w:pStyle w:val="TableFigure"/>
        <w:rPr>
          <w:rStyle w:val="Emphasis"/>
        </w:rPr>
      </w:pPr>
    </w:p>
    <w:p w14:paraId="0C7A5B11" w14:textId="77777777" w:rsidR="0031081F" w:rsidRDefault="0031081F">
      <w:pPr>
        <w:pStyle w:val="TableFigure"/>
      </w:pPr>
    </w:p>
    <w:p w14:paraId="4D0440CA" w14:textId="77777777" w:rsidR="0031081F" w:rsidRDefault="00D74F71">
      <w:pPr>
        <w:pStyle w:val="SectionTitle"/>
      </w:pPr>
      <w:r>
        <w:lastRenderedPageBreak/>
        <w:t>Figures</w:t>
      </w:r>
    </w:p>
    <w:p w14:paraId="37366644" w14:textId="77777777" w:rsidR="00CA7869" w:rsidRDefault="00CA7869" w:rsidP="00CA7869">
      <w:pPr>
        <w:pStyle w:val="NoSpacing"/>
      </w:pPr>
      <w:r w:rsidRPr="00A52357">
        <w:rPr>
          <w:noProof/>
          <w:lang w:val="de-CH" w:eastAsia="zh-TW"/>
        </w:rPr>
        <w:drawing>
          <wp:inline distT="0" distB="0" distL="0" distR="0" wp14:anchorId="38A46F3F" wp14:editId="174CA54C">
            <wp:extent cx="5854359" cy="20988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854359" cy="2098879"/>
                    </a:xfrm>
                    <a:prstGeom prst="rect">
                      <a:avLst/>
                    </a:prstGeom>
                    <a:noFill/>
                    <a:ln>
                      <a:noFill/>
                    </a:ln>
                  </pic:spPr>
                </pic:pic>
              </a:graphicData>
            </a:graphic>
          </wp:inline>
        </w:drawing>
      </w:r>
    </w:p>
    <w:p w14:paraId="3CFE1339" w14:textId="77777777" w:rsidR="00CA7869" w:rsidRDefault="00CA7869" w:rsidP="00CA7869">
      <w:pPr>
        <w:pStyle w:val="TableFigure"/>
      </w:pPr>
      <w:r>
        <w:rPr>
          <w:rStyle w:val="Emphasis"/>
        </w:rPr>
        <w:t xml:space="preserve">Figure </w:t>
      </w:r>
      <w:bookmarkStart w:id="280" w:name="f_procedure"/>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1</w:t>
      </w:r>
      <w:r>
        <w:rPr>
          <w:rStyle w:val="Emphasis"/>
        </w:rPr>
        <w:fldChar w:fldCharType="end"/>
      </w:r>
      <w:bookmarkEnd w:id="280"/>
      <w:r>
        <w:t xml:space="preserve">. </w:t>
      </w:r>
      <w:r w:rsidR="00C240CE">
        <w:t xml:space="preserve">The procedure of the Multi-Items Rearrangement task. </w:t>
      </w:r>
      <w:r w:rsidR="00F8416B">
        <w:t xml:space="preserve">The left figure is the initial presentation of the items. Participants were asked to rearrange the items according to the similarity between the items by using mouse </w:t>
      </w:r>
      <w:r w:rsidR="002F3B64">
        <w:t xml:space="preserve">to </w:t>
      </w:r>
      <w:r w:rsidR="00F8416B">
        <w:t xml:space="preserve">click-and-drop. </w:t>
      </w:r>
      <w:r w:rsidR="00F01F9F">
        <w:t xml:space="preserve">The right figure is a potential </w:t>
      </w:r>
      <w:r w:rsidR="00BA3089">
        <w:t xml:space="preserve">outcome after the rearrangement. </w:t>
      </w:r>
    </w:p>
    <w:p w14:paraId="7A344759" w14:textId="77777777" w:rsidR="00CA7869" w:rsidRDefault="00CA7869">
      <w:pPr>
        <w:jc w:val="left"/>
        <w:rPr>
          <w:kern w:val="0"/>
        </w:rPr>
      </w:pPr>
      <w:r>
        <w:br w:type="page"/>
      </w:r>
    </w:p>
    <w:p w14:paraId="42A212C6" w14:textId="77777777" w:rsidR="0031081F" w:rsidRDefault="00A52357">
      <w:pPr>
        <w:pStyle w:val="NoSpacing"/>
      </w:pPr>
      <w:r w:rsidRPr="00A52357">
        <w:rPr>
          <w:noProof/>
          <w:lang w:val="de-CH" w:eastAsia="zh-TW"/>
        </w:rPr>
        <w:lastRenderedPageBreak/>
        <w:drawing>
          <wp:inline distT="0" distB="0" distL="0" distR="0" wp14:anchorId="726E0D2D" wp14:editId="02FC7CE0">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14:paraId="5EB71011" w14:textId="77777777" w:rsidR="003A6FB5" w:rsidRDefault="00D74F71">
      <w:pPr>
        <w:pStyle w:val="TableFigure"/>
      </w:pPr>
      <w:r>
        <w:rPr>
          <w:rStyle w:val="Emphasis"/>
        </w:rPr>
        <w:t>Figure</w:t>
      </w:r>
      <w:r w:rsidR="00563915">
        <w:rPr>
          <w:rStyle w:val="Emphasis"/>
        </w:rPr>
        <w:t xml:space="preserve"> </w:t>
      </w:r>
      <w:bookmarkStart w:id="281" w:name="f_exp1_faces"/>
      <w:r w:rsidR="00563915">
        <w:rPr>
          <w:rStyle w:val="Emphasis"/>
        </w:rPr>
        <w:fldChar w:fldCharType="begin"/>
      </w:r>
      <w:r w:rsidR="00563915">
        <w:rPr>
          <w:rStyle w:val="Emphasis"/>
        </w:rPr>
        <w:instrText xml:space="preserve"> SEQ Figure \* MERGEFORMAT </w:instrText>
      </w:r>
      <w:r w:rsidR="00563915">
        <w:rPr>
          <w:rStyle w:val="Emphasis"/>
        </w:rPr>
        <w:fldChar w:fldCharType="separate"/>
      </w:r>
      <w:r w:rsidR="00C00C73">
        <w:rPr>
          <w:rStyle w:val="Emphasis"/>
          <w:noProof/>
        </w:rPr>
        <w:t>2</w:t>
      </w:r>
      <w:r w:rsidR="00563915">
        <w:rPr>
          <w:rStyle w:val="Emphasis"/>
        </w:rPr>
        <w:fldChar w:fldCharType="end"/>
      </w:r>
      <w:bookmarkEnd w:id="281"/>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14:paraId="2FF049B9" w14:textId="77777777" w:rsidR="003334BC" w:rsidRDefault="003334BC">
      <w:pPr>
        <w:jc w:val="left"/>
      </w:pPr>
      <w:r>
        <w:br w:type="page"/>
      </w:r>
    </w:p>
    <w:p w14:paraId="3049071D" w14:textId="77777777" w:rsidR="00624DC0" w:rsidRDefault="00624DC0" w:rsidP="00624DC0">
      <w:pPr>
        <w:pStyle w:val="NoSpacing"/>
      </w:pPr>
      <w:r w:rsidRPr="00A52357">
        <w:rPr>
          <w:noProof/>
          <w:lang w:val="de-CH" w:eastAsia="zh-TW"/>
        </w:rPr>
        <w:lastRenderedPageBreak/>
        <w:drawing>
          <wp:inline distT="0" distB="0" distL="0" distR="0" wp14:anchorId="2B4F44DD" wp14:editId="1B11A190">
            <wp:extent cx="5591175" cy="55911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14:paraId="7CA2B341" w14:textId="77777777" w:rsidR="00624DC0" w:rsidRDefault="00624DC0" w:rsidP="00624DC0">
      <w:pPr>
        <w:pStyle w:val="TableFigure"/>
      </w:pPr>
      <w:r>
        <w:rPr>
          <w:rStyle w:val="Emphasis"/>
        </w:rPr>
        <w:t xml:space="preserve">Figure </w:t>
      </w:r>
      <w:bookmarkStart w:id="282" w:name="f_exp1_mds"/>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3</w:t>
      </w:r>
      <w:r>
        <w:rPr>
          <w:rStyle w:val="Emphasis"/>
        </w:rPr>
        <w:fldChar w:fldCharType="end"/>
      </w:r>
      <w:bookmarkEnd w:id="282"/>
      <w:r>
        <w:t>. The</w:t>
      </w:r>
      <w:r w:rsidR="00F72BC7">
        <w:t xml:space="preserve"> MDS results</w:t>
      </w:r>
      <w:r w:rsidR="00C87506">
        <w:t xml:space="preserve"> of</w:t>
      </w:r>
      <w:r w:rsidR="00353199">
        <w:t xml:space="preserve"> the</w:t>
      </w:r>
      <w:r>
        <w:t xml:space="preserve"> similarity matrices acquired from the Multi-Items Rearrangement task and the Paired-Comparison task.</w:t>
      </w:r>
      <w:r w:rsidR="007D10C3">
        <w:t xml:space="preserve"> The numbers indicate the items </w:t>
      </w:r>
      <w:r w:rsidR="00390E3B">
        <w:t xml:space="preserve">in Figure </w:t>
      </w:r>
      <w:r w:rsidR="00390E3B" w:rsidRPr="002E42F7">
        <w:fldChar w:fldCharType="begin"/>
      </w:r>
      <w:r w:rsidR="00390E3B" w:rsidRPr="002E42F7">
        <w:instrText xml:space="preserve"> REF f_exp1_faces \h </w:instrText>
      </w:r>
      <w:r w:rsidR="002E42F7">
        <w:instrText xml:space="preserve"> \* MERGEFORMAT </w:instrText>
      </w:r>
      <w:r w:rsidR="00390E3B" w:rsidRPr="002E42F7">
        <w:fldChar w:fldCharType="separate"/>
      </w:r>
      <w:r w:rsidR="00C00C73" w:rsidRPr="00C00C73">
        <w:t>2</w:t>
      </w:r>
      <w:r w:rsidR="00390E3B" w:rsidRPr="002E42F7">
        <w:fldChar w:fldCharType="end"/>
      </w:r>
      <w:r w:rsidR="00390E3B">
        <w:t xml:space="preserve">. </w:t>
      </w:r>
    </w:p>
    <w:p w14:paraId="08C3CF02" w14:textId="77777777" w:rsidR="00624DC0" w:rsidRDefault="00624DC0" w:rsidP="00624DC0">
      <w:pPr>
        <w:jc w:val="left"/>
      </w:pPr>
      <w:r>
        <w:br w:type="page"/>
      </w:r>
    </w:p>
    <w:p w14:paraId="5AE94615" w14:textId="77777777" w:rsidR="005A0477" w:rsidRDefault="009B57D4" w:rsidP="003334BC">
      <w:pPr>
        <w:pStyle w:val="TableFigure"/>
      </w:pPr>
      <w:r>
        <w:lastRenderedPageBreak/>
        <w:t xml:space="preserve"> </w:t>
      </w:r>
      <w:r w:rsidR="00E83E77">
        <w:rPr>
          <w:noProof/>
          <w:lang w:val="de-CH" w:eastAsia="zh-TW"/>
        </w:rPr>
        <w:drawing>
          <wp:inline distT="0" distB="0" distL="0" distR="0" wp14:anchorId="0E6FE28A" wp14:editId="755277B6">
            <wp:extent cx="3552825" cy="355282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3552825" cy="3552825"/>
                    </a:xfrm>
                    <a:prstGeom prst="rect">
                      <a:avLst/>
                    </a:prstGeom>
                    <a:noFill/>
                  </pic:spPr>
                </pic:pic>
              </a:graphicData>
            </a:graphic>
          </wp:inline>
        </w:drawing>
      </w:r>
    </w:p>
    <w:p w14:paraId="423282F9" w14:textId="77777777" w:rsidR="003334BC" w:rsidRDefault="003334BC" w:rsidP="003334BC">
      <w:pPr>
        <w:pStyle w:val="TableFigure"/>
      </w:pPr>
      <w:r>
        <w:rPr>
          <w:rStyle w:val="Emphasis"/>
        </w:rPr>
        <w:t xml:space="preserve">Figure </w:t>
      </w:r>
      <w:bookmarkStart w:id="283" w:name="f_exp2_colors"/>
      <w:r w:rsidR="003E5EA3">
        <w:rPr>
          <w:rStyle w:val="Emphasis"/>
        </w:rPr>
        <w:fldChar w:fldCharType="begin"/>
      </w:r>
      <w:r w:rsidR="003E5EA3">
        <w:rPr>
          <w:rStyle w:val="Emphasis"/>
        </w:rPr>
        <w:instrText xml:space="preserve"> SEQ Figure \* MERGEFORMAT </w:instrText>
      </w:r>
      <w:r w:rsidR="003E5EA3">
        <w:rPr>
          <w:rStyle w:val="Emphasis"/>
        </w:rPr>
        <w:fldChar w:fldCharType="separate"/>
      </w:r>
      <w:r w:rsidR="00C00C73">
        <w:rPr>
          <w:rStyle w:val="Emphasis"/>
          <w:noProof/>
        </w:rPr>
        <w:t>4</w:t>
      </w:r>
      <w:r w:rsidR="003E5EA3">
        <w:rPr>
          <w:rStyle w:val="Emphasis"/>
        </w:rPr>
        <w:fldChar w:fldCharType="end"/>
      </w:r>
      <w:bookmarkEnd w:id="283"/>
      <w:r>
        <w:t xml:space="preserve">. The material used in the Experiment </w:t>
      </w:r>
      <w:r w:rsidR="001144BC">
        <w:t>2</w:t>
      </w:r>
      <w:r w:rsidR="00713257">
        <w:t>.</w:t>
      </w:r>
      <w:r w:rsidR="004141C0">
        <w:t xml:space="preserve"> All the color patches are equality distributed on a color wheel which centers at </w:t>
      </w:r>
      <m:oMath>
        <m:r>
          <w:rPr>
            <w:rFonts w:ascii="Cambria Math" w:hAnsi="Cambria Math"/>
          </w:rPr>
          <m:t>L</m:t>
        </m:r>
      </m:oMath>
      <w:r w:rsidR="004141C0">
        <w:t xml:space="preserve"> </w:t>
      </w:r>
      <w:r w:rsidR="00CB1BA5">
        <w:t xml:space="preserve">set </w:t>
      </w:r>
      <w:r w:rsidR="004141C0">
        <w:t xml:space="preserve">as 70, </w:t>
      </w:r>
      <m:oMath>
        <m:r>
          <w:rPr>
            <w:rFonts w:ascii="Cambria Math" w:hAnsi="Cambria Math"/>
          </w:rPr>
          <m:t>a</m:t>
        </m:r>
      </m:oMath>
      <w:r w:rsidR="00CB1BA5">
        <w:t xml:space="preserve"> set</w:t>
      </w:r>
      <w:r w:rsidR="004141C0">
        <w:t xml:space="preserve"> as 20, and </w:t>
      </w:r>
      <m:oMath>
        <m:r>
          <w:rPr>
            <w:rFonts w:ascii="Cambria Math" w:hAnsi="Cambria Math"/>
          </w:rPr>
          <m:t>b</m:t>
        </m:r>
      </m:oMath>
      <w:r w:rsidR="00CB1BA5">
        <w:t xml:space="preserve"> set</w:t>
      </w:r>
      <w:r w:rsidR="004141C0">
        <w:t xml:space="preserve"> as 38 with radius 60.</w:t>
      </w:r>
    </w:p>
    <w:p w14:paraId="26D76127" w14:textId="77777777" w:rsidR="008121BC" w:rsidRDefault="008121BC">
      <w:pPr>
        <w:jc w:val="left"/>
      </w:pPr>
      <w:r>
        <w:br w:type="page"/>
      </w:r>
    </w:p>
    <w:p w14:paraId="2FB6CEB7" w14:textId="77777777" w:rsidR="008121BC" w:rsidRDefault="008121BC" w:rsidP="008121BC">
      <w:pPr>
        <w:pStyle w:val="NoSpacing"/>
      </w:pPr>
      <w:r w:rsidRPr="00A52357">
        <w:rPr>
          <w:noProof/>
          <w:lang w:val="de-CH" w:eastAsia="zh-TW"/>
        </w:rPr>
        <w:lastRenderedPageBreak/>
        <w:drawing>
          <wp:inline distT="0" distB="0" distL="0" distR="0" wp14:anchorId="77C76811" wp14:editId="37F04432">
            <wp:extent cx="5592507" cy="5592507"/>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592507" cy="5592507"/>
                    </a:xfrm>
                    <a:prstGeom prst="rect">
                      <a:avLst/>
                    </a:prstGeom>
                    <a:noFill/>
                    <a:ln>
                      <a:noFill/>
                    </a:ln>
                  </pic:spPr>
                </pic:pic>
              </a:graphicData>
            </a:graphic>
          </wp:inline>
        </w:drawing>
      </w:r>
    </w:p>
    <w:p w14:paraId="13250924" w14:textId="77777777" w:rsidR="008121BC" w:rsidRDefault="008121BC" w:rsidP="008121BC">
      <w:pPr>
        <w:pStyle w:val="TableFigure"/>
      </w:pPr>
      <w:r>
        <w:rPr>
          <w:rStyle w:val="Emphasis"/>
        </w:rPr>
        <w:t xml:space="preserve">Figure </w:t>
      </w:r>
      <w:bookmarkStart w:id="284" w:name="f_exp2_mds"/>
      <w:r>
        <w:rPr>
          <w:rStyle w:val="Emphasis"/>
        </w:rPr>
        <w:fldChar w:fldCharType="begin"/>
      </w:r>
      <w:r>
        <w:rPr>
          <w:rStyle w:val="Emphasis"/>
        </w:rPr>
        <w:instrText xml:space="preserve"> SEQ Figure \* MERGEFORMAT </w:instrText>
      </w:r>
      <w:r>
        <w:rPr>
          <w:rStyle w:val="Emphasis"/>
        </w:rPr>
        <w:fldChar w:fldCharType="separate"/>
      </w:r>
      <w:r w:rsidR="00C00C73">
        <w:rPr>
          <w:rStyle w:val="Emphasis"/>
          <w:noProof/>
        </w:rPr>
        <w:t>5</w:t>
      </w:r>
      <w:r>
        <w:rPr>
          <w:rStyle w:val="Emphasis"/>
        </w:rPr>
        <w:fldChar w:fldCharType="end"/>
      </w:r>
      <w:bookmarkEnd w:id="284"/>
      <w:r>
        <w:t xml:space="preserve">. The MDS results of the similarity matrices acquired from the Multi-Items Rearrangement task and the Paired-Comparison task. The numbers indicate the items in Figure </w:t>
      </w:r>
      <w:r w:rsidR="00526747" w:rsidRPr="009E5476">
        <w:fldChar w:fldCharType="begin"/>
      </w:r>
      <w:r w:rsidR="00526747" w:rsidRPr="009E5476">
        <w:instrText xml:space="preserve"> REF f_exp2_colors \h </w:instrText>
      </w:r>
      <w:r w:rsidR="009E5476">
        <w:instrText xml:space="preserve"> \* MERGEFORMAT </w:instrText>
      </w:r>
      <w:r w:rsidR="00526747" w:rsidRPr="009E5476">
        <w:fldChar w:fldCharType="separate"/>
      </w:r>
      <w:r w:rsidR="00C00C73" w:rsidRPr="00C00C73">
        <w:t>4</w:t>
      </w:r>
      <w:r w:rsidR="00526747" w:rsidRPr="009E5476">
        <w:fldChar w:fldCharType="end"/>
      </w:r>
      <w:r>
        <w:t xml:space="preserve">. </w:t>
      </w:r>
    </w:p>
    <w:p w14:paraId="0EDC6892" w14:textId="47B59ED3" w:rsidR="007C4274" w:rsidRDefault="007C4274">
      <w:pPr>
        <w:jc w:val="left"/>
        <w:rPr>
          <w:ins w:id="285" w:author="Hsuan-Yu Lin" w:date="2017-08-07T17:42:00Z"/>
        </w:rPr>
      </w:pPr>
      <w:ins w:id="286" w:author="Hsuan-Yu Lin" w:date="2017-08-07T17:42:00Z">
        <w:r>
          <w:br w:type="page"/>
        </w:r>
      </w:ins>
    </w:p>
    <w:p w14:paraId="690310F1" w14:textId="7931677E" w:rsidR="007C4274" w:rsidRDefault="00D617A9" w:rsidP="007C4274">
      <w:pPr>
        <w:pStyle w:val="NoSpacing"/>
        <w:rPr>
          <w:ins w:id="287" w:author="Hsuan-Yu Lin" w:date="2017-08-07T17:42:00Z"/>
        </w:rPr>
      </w:pPr>
      <w:ins w:id="288" w:author="Hsuan-Yu Lin" w:date="2017-08-07T17:44:00Z">
        <w:r>
          <w:lastRenderedPageBreak/>
          <w:pict w14:anchorId="3C5AE8B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3pt;height:294.1pt">
              <v:imagedata r:id="rId16" o:title="time_estimate"/>
            </v:shape>
          </w:pict>
        </w:r>
      </w:ins>
    </w:p>
    <w:p w14:paraId="35ADD8A0" w14:textId="492DA3AB" w:rsidR="007C4274" w:rsidRDefault="007C4274" w:rsidP="007C4274">
      <w:pPr>
        <w:pStyle w:val="TableFigure"/>
        <w:rPr>
          <w:ins w:id="289" w:author="Hsuan-Yu Lin" w:date="2017-08-07T17:42:00Z"/>
        </w:rPr>
      </w:pPr>
      <w:ins w:id="290" w:author="Hsuan-Yu Lin" w:date="2017-08-07T17:42:00Z">
        <w:r>
          <w:rPr>
            <w:rStyle w:val="Emphasis"/>
          </w:rPr>
          <w:t xml:space="preserve">Figure </w:t>
        </w:r>
        <w:bookmarkStart w:id="291" w:name="f_time_estimate"/>
        <w:r>
          <w:rPr>
            <w:rStyle w:val="Emphasis"/>
          </w:rPr>
          <w:fldChar w:fldCharType="begin"/>
        </w:r>
        <w:r>
          <w:rPr>
            <w:rStyle w:val="Emphasis"/>
          </w:rPr>
          <w:instrText xml:space="preserve"> SEQ Figure \* MERGEFORMAT </w:instrText>
        </w:r>
        <w:r>
          <w:rPr>
            <w:rStyle w:val="Emphasis"/>
          </w:rPr>
          <w:fldChar w:fldCharType="separate"/>
        </w:r>
        <w:r>
          <w:rPr>
            <w:rStyle w:val="Emphasis"/>
            <w:noProof/>
          </w:rPr>
          <w:t>5</w:t>
        </w:r>
        <w:r>
          <w:rPr>
            <w:rStyle w:val="Emphasis"/>
          </w:rPr>
          <w:fldChar w:fldCharType="end"/>
        </w:r>
        <w:bookmarkEnd w:id="291"/>
        <w:r>
          <w:t xml:space="preserve">. </w:t>
        </w:r>
      </w:ins>
      <w:ins w:id="292" w:author="Hsuan-Yu Lin" w:date="2017-08-07T17:44:00Z">
        <w:r>
          <w:t>The estimated time for completing the similarity matric of different numbers of items in the item pool with different number of items presented in a trial.</w:t>
        </w:r>
      </w:ins>
      <w:ins w:id="293" w:author="Hsuan-Yu Lin" w:date="2017-08-07T17:45:00Z">
        <w:r>
          <w:t xml:space="preserve"> </w:t>
        </w:r>
        <w:r w:rsidR="000A5FE3">
          <w:t xml:space="preserve">The red bar indicates the estimated time required for completing the </w:t>
        </w:r>
      </w:ins>
      <w:ins w:id="294" w:author="Hsuan-Yu Lin" w:date="2017-08-07T17:46:00Z">
        <w:r w:rsidR="00D80F70">
          <w:t>Paired</w:t>
        </w:r>
      </w:ins>
      <w:ins w:id="295" w:author="Hsuan-Yu Lin" w:date="2017-08-07T17:45:00Z">
        <w:r w:rsidR="000A5FE3">
          <w:t>-Comparison task.</w:t>
        </w:r>
      </w:ins>
      <w:ins w:id="296" w:author="Hsuan-Yu Lin" w:date="2017-08-07T17:46:00Z">
        <w:r w:rsidR="000A5FE3">
          <w:t xml:space="preserve"> </w:t>
        </w:r>
      </w:ins>
      <w:ins w:id="297" w:author="Hsuan-Yu Lin" w:date="2017-08-07T17:42:00Z">
        <w:r w:rsidR="00220F2E">
          <w:t>T</w:t>
        </w:r>
      </w:ins>
      <w:ins w:id="298" w:author="Hsuan-Yu Lin" w:date="2017-08-07T17:52:00Z">
        <w:r w:rsidR="00220F2E">
          <w:t>he other bars represent the estimated time required for completing the Multi-Items Arrangement task with different number of items in a trial.</w:t>
        </w:r>
      </w:ins>
    </w:p>
    <w:p w14:paraId="1D9ADF8B" w14:textId="77777777" w:rsidR="0031081F" w:rsidRDefault="0031081F">
      <w:pPr>
        <w:pStyle w:val="TableFigure"/>
      </w:pPr>
    </w:p>
    <w:sectPr w:rsidR="0031081F">
      <w:headerReference w:type="default" r:id="rId17"/>
      <w:headerReference w:type="first" r:id="rId18"/>
      <w:footnotePr>
        <w:pos w:val="beneathText"/>
      </w:footnotePr>
      <w:pgSz w:w="12240" w:h="15840"/>
      <w:pgMar w:top="1440" w:right="1440" w:bottom="1440" w:left="1440" w:header="720" w:footer="720" w:gutter="0"/>
      <w:cols w:space="720"/>
      <w:titlePg/>
      <w:docGrid w:linePitch="360"/>
      <w15:footnoteColumns w:val="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lexei Fischer" w:date="2017-06-27T22:31:00Z" w:initials="AF">
    <w:p w14:paraId="1B56B5F1" w14:textId="72AB484E" w:rsidR="00E420D6" w:rsidRDefault="00E420D6">
      <w:pPr>
        <w:pStyle w:val="CommentText"/>
      </w:pPr>
      <w:r>
        <w:rPr>
          <w:rStyle w:val="CommentReference"/>
        </w:rPr>
        <w:annotationRef/>
      </w:r>
      <w:r>
        <w:t>I don’t know if this is going to be clear, maybe we can go for a simplified version of my description on p.47 in my thesis</w:t>
      </w:r>
    </w:p>
  </w:comment>
  <w:comment w:id="1" w:author="Hsuan-Yu Lin" w:date="2017-07-20T14:16:00Z" w:initials="HL">
    <w:p w14:paraId="7377D4C7" w14:textId="7F36F16A" w:rsidR="00E420D6" w:rsidRDefault="00E420D6">
      <w:pPr>
        <w:pStyle w:val="CommentText"/>
      </w:pPr>
      <w:r>
        <w:rPr>
          <w:rStyle w:val="CommentReference"/>
        </w:rPr>
        <w:annotationRef/>
      </w:r>
      <w:r>
        <w:t>To be fair, I was a bit confused while reading the thesis. I think we can add an example here to clarify it.</w:t>
      </w:r>
    </w:p>
  </w:comment>
  <w:comment w:id="2" w:author="Alexei Fischer" w:date="2017-06-27T22:48:00Z" w:initials="AF">
    <w:p w14:paraId="6DA06796" w14:textId="77777777" w:rsidR="00E420D6" w:rsidRDefault="00E420D6">
      <w:pPr>
        <w:pStyle w:val="CommentText"/>
      </w:pPr>
      <w:r>
        <w:rPr>
          <w:rStyle w:val="CommentReference"/>
        </w:rPr>
        <w:annotationRef/>
      </w:r>
      <w:r>
        <w:t>Don’t know if this is really necessary. There might be a better way of expressing the quantitative properties of the MIRT</w:t>
      </w:r>
    </w:p>
  </w:comment>
  <w:comment w:id="8" w:author="Alexei Fischer" w:date="2017-06-29T22:18:00Z" w:initials="AF">
    <w:p w14:paraId="7CF5D797" w14:textId="77777777" w:rsidR="00E420D6" w:rsidRDefault="00E420D6">
      <w:pPr>
        <w:pStyle w:val="CommentText"/>
      </w:pPr>
      <w:r>
        <w:rPr>
          <w:rStyle w:val="CommentReference"/>
        </w:rPr>
        <w:annotationRef/>
      </w:r>
      <w:r>
        <w:t>I’ll leave it to you to add the reference as to avoid conflicts with Zotero Db.</w:t>
      </w:r>
    </w:p>
    <w:p w14:paraId="0E941962" w14:textId="77777777" w:rsidR="00E420D6" w:rsidRDefault="00E420D6">
      <w:pPr>
        <w:pStyle w:val="CommentText"/>
      </w:pPr>
    </w:p>
    <w:p w14:paraId="20A35A7F" w14:textId="6BBD22F6" w:rsidR="00E420D6" w:rsidRDefault="00E420D6">
      <w:pPr>
        <w:pStyle w:val="CommentText"/>
      </w:pPr>
      <w:r>
        <w:t>Also worth noting is Evers &amp; Lakens Paper:</w:t>
      </w:r>
    </w:p>
    <w:p w14:paraId="48B23EFA" w14:textId="784F5D8B" w:rsidR="00E420D6" w:rsidRDefault="00C15C99">
      <w:pPr>
        <w:pStyle w:val="CommentText"/>
      </w:pPr>
      <w:hyperlink r:id="rId1" w:history="1">
        <w:r w:rsidR="00E420D6" w:rsidRPr="00944CBA">
          <w:rPr>
            <w:rStyle w:val="Hyperlink"/>
          </w:rPr>
          <w:t>https://www.ncbi.nlm.nih.gov/pmc/articles/PMC4130183/</w:t>
        </w:r>
      </w:hyperlink>
    </w:p>
    <w:p w14:paraId="1AEDA25A" w14:textId="77777777" w:rsidR="00E420D6" w:rsidRDefault="00E420D6">
      <w:pPr>
        <w:pStyle w:val="CommentText"/>
      </w:pPr>
    </w:p>
    <w:p w14:paraId="21BF9051" w14:textId="45934491" w:rsidR="00E420D6" w:rsidRDefault="00E420D6">
      <w:pPr>
        <w:pStyle w:val="CommentText"/>
      </w:pPr>
      <w:r>
        <w:t>“</w:t>
      </w:r>
      <w:r>
        <w:rPr>
          <w:color w:val="000000"/>
          <w:shd w:val="clear" w:color="auto" w:fill="FFFFFF"/>
        </w:rPr>
        <w:t> Our results replicate those found by Tversky (</w:t>
      </w:r>
      <w:hyperlink r:id="rId2" w:anchor="B9" w:history="1">
        <w:r>
          <w:rPr>
            <w:rStyle w:val="Hyperlink"/>
            <w:color w:val="642A8F"/>
            <w:shd w:val="clear" w:color="auto" w:fill="FFFFFF"/>
          </w:rPr>
          <w:t>1977</w:t>
        </w:r>
      </w:hyperlink>
      <w:r>
        <w:rPr>
          <w:color w:val="000000"/>
          <w:shd w:val="clear" w:color="auto" w:fill="FFFFFF"/>
        </w:rPr>
        <w:t>), revealing an average diagnosticity-effect of 4.75%. However, when we eliminate the possibility of substitution effects confounding the results, a meta-analysis of the data provides no indication of any remaining effect of diagnosticity.</w:t>
      </w:r>
      <w:r>
        <w:t>”</w:t>
      </w:r>
    </w:p>
  </w:comment>
  <w:comment w:id="9" w:author="Hsuan-Yu Lin" w:date="2017-08-09T15:33:00Z" w:initials="HL">
    <w:p w14:paraId="0A0678AC" w14:textId="132F0C9A" w:rsidR="00C32B5B" w:rsidRDefault="00C32B5B">
      <w:pPr>
        <w:pStyle w:val="CommentText"/>
      </w:pPr>
      <w:r>
        <w:rPr>
          <w:rStyle w:val="CommentReference"/>
        </w:rPr>
        <w:annotationRef/>
      </w:r>
      <w:r>
        <w:t xml:space="preserve">Yeah, but on the other hand, Goldstone’s </w:t>
      </w:r>
      <w:r w:rsidR="009D337F">
        <w:t>experiment did show the effect, although it’s pretty small.</w:t>
      </w:r>
      <w:bookmarkStart w:id="10" w:name="_GoBack"/>
      <w:bookmarkEnd w:id="10"/>
    </w:p>
  </w:comment>
  <w:comment w:id="12" w:author="Alexei Fischer" w:date="2017-07-01T19:11:00Z" w:initials="AF">
    <w:p w14:paraId="63C92D68" w14:textId="40A469B3" w:rsidR="00E420D6" w:rsidRDefault="00E420D6">
      <w:pPr>
        <w:pStyle w:val="CommentText"/>
      </w:pPr>
      <w:r>
        <w:rPr>
          <w:rStyle w:val="CommentReference"/>
        </w:rPr>
        <w:annotationRef/>
      </w:r>
      <w:r>
        <w:t>Don’t we have to say how many?</w:t>
      </w:r>
    </w:p>
  </w:comment>
  <w:comment w:id="13" w:author="Hsuan-Yu Lin" w:date="2017-07-20T14:49:00Z" w:initials="HL">
    <w:p w14:paraId="4309BE18" w14:textId="436419EE" w:rsidR="00E420D6" w:rsidRDefault="00E420D6">
      <w:pPr>
        <w:pStyle w:val="CommentText"/>
      </w:pPr>
      <w:r>
        <w:rPr>
          <w:rStyle w:val="CommentReference"/>
        </w:rPr>
        <w:annotationRef/>
      </w:r>
      <w:r>
        <w:t>What do you mean? If it’s about number of practice trials, it’s stated later. If it’s about the number in the color patches pool, well, I just randomly chose them from 24bit color space without repetition, so that’s … 2^24. I’m not sure if it’s important enough to mention.</w:t>
      </w:r>
    </w:p>
  </w:comment>
  <w:comment w:id="14" w:author="Alexei Fischer" w:date="2017-07-01T14:01:00Z" w:initials="AF">
    <w:p w14:paraId="3A5AC80F" w14:textId="722C41E1" w:rsidR="00E420D6" w:rsidRDefault="00E420D6">
      <w:pPr>
        <w:pStyle w:val="CommentText"/>
      </w:pPr>
      <w:r>
        <w:rPr>
          <w:rStyle w:val="CommentReference"/>
        </w:rPr>
        <w:annotationRef/>
      </w:r>
      <w:r>
        <w:t>Don’t we need to specify how repeated measures increase the matrix’ accuracy?</w:t>
      </w:r>
    </w:p>
  </w:comment>
  <w:comment w:id="15" w:author="Hsuan-Yu Lin" w:date="2017-07-20T15:21:00Z" w:initials="HL">
    <w:p w14:paraId="6A959370" w14:textId="08F78176" w:rsidR="00E420D6" w:rsidRDefault="00E420D6">
      <w:pPr>
        <w:pStyle w:val="CommentText"/>
      </w:pPr>
      <w:r>
        <w:t xml:space="preserve">I don’t think “increasing the number of trials increases the accuracy of measurement” needs to be stated. </w:t>
      </w:r>
    </w:p>
    <w:p w14:paraId="1A2E3BC0" w14:textId="77777777" w:rsidR="00E420D6" w:rsidRDefault="00E420D6">
      <w:pPr>
        <w:pStyle w:val="CommentText"/>
      </w:pPr>
    </w:p>
    <w:p w14:paraId="25A55E15" w14:textId="5C805494" w:rsidR="00E420D6" w:rsidRDefault="00E420D6">
      <w:pPr>
        <w:pStyle w:val="CommentText"/>
      </w:pPr>
      <w:r>
        <w:rPr>
          <w:rStyle w:val="CommentReference"/>
        </w:rPr>
        <w:annotationRef/>
      </w:r>
      <w:r>
        <w:t>However, increasing the number of trials has different effect on two tasks. In the MIRT, the sub-similarity matrices in the subsets are measured multiple times, which increases the accuracy within the subsets. The Paired-Comparison task only measures the similarity matrix once without repetition.</w:t>
      </w:r>
    </w:p>
    <w:p w14:paraId="3FEBCF87" w14:textId="1D8857CA" w:rsidR="00E420D6" w:rsidRDefault="00E420D6">
      <w:pPr>
        <w:pStyle w:val="CommentText"/>
      </w:pPr>
    </w:p>
    <w:p w14:paraId="129C99EE" w14:textId="52FE9887" w:rsidR="00E420D6" w:rsidRDefault="00E420D6">
      <w:pPr>
        <w:pStyle w:val="CommentText"/>
      </w:pPr>
      <w:r>
        <w:t xml:space="preserve">Furthermore, MIRT is benefited more from repetition, especially when the subsets are reassigned after the repetition. This causes different sub-similarity matrices to be measured multiple times, which makes the similarity matrix even more accurate. </w:t>
      </w:r>
    </w:p>
    <w:p w14:paraId="0C2E58B9" w14:textId="085131D9" w:rsidR="00E420D6" w:rsidRDefault="00E420D6">
      <w:pPr>
        <w:pStyle w:val="CommentText"/>
      </w:pPr>
    </w:p>
    <w:p w14:paraId="2DF21904" w14:textId="6A03F9B2" w:rsidR="00E420D6" w:rsidRDefault="00E420D6">
      <w:pPr>
        <w:pStyle w:val="CommentText"/>
      </w:pPr>
      <w:r>
        <w:t xml:space="preserve">I’ll add this in the discussion. </w:t>
      </w:r>
    </w:p>
  </w:comment>
  <w:comment w:id="16" w:author="Hsuan-Yu Lin" w:date="2017-08-09T13:53:00Z" w:initials="HL">
    <w:p w14:paraId="6DFC2509" w14:textId="11F1239B" w:rsidR="00D617A9" w:rsidRDefault="00D617A9">
      <w:pPr>
        <w:pStyle w:val="CommentText"/>
      </w:pPr>
      <w:r>
        <w:rPr>
          <w:rStyle w:val="CommentReference"/>
        </w:rPr>
        <w:annotationRef/>
      </w:r>
      <w:r>
        <w:t>Okey, I found it pretty difficult to blend in without introducing extra layer of complexity. I’ll explain it in a comment later.</w:t>
      </w:r>
    </w:p>
  </w:comment>
  <w:comment w:id="17" w:author="Alexei Fischer" w:date="2017-07-01T18:15:00Z" w:initials="AF">
    <w:p w14:paraId="6F72708B" w14:textId="0D71FFD7" w:rsidR="00E420D6" w:rsidRDefault="00E420D6">
      <w:pPr>
        <w:pStyle w:val="CommentText"/>
      </w:pPr>
      <w:r>
        <w:rPr>
          <w:rStyle w:val="CommentReference"/>
        </w:rPr>
        <w:annotationRef/>
      </w:r>
      <w:r>
        <w:t>I’m repeating this here because I think it will make things more clear. But you’re welcome to remove it if you think it’s redundant.</w:t>
      </w:r>
    </w:p>
  </w:comment>
  <w:comment w:id="18" w:author="Hsuan-Yu Lin" w:date="2017-08-07T14:07:00Z" w:initials="HL">
    <w:p w14:paraId="73905669" w14:textId="6B2A6434" w:rsidR="00E420D6" w:rsidRDefault="00E420D6">
      <w:pPr>
        <w:pStyle w:val="CommentText"/>
      </w:pPr>
      <w:r>
        <w:rPr>
          <w:rStyle w:val="CommentReference"/>
        </w:rPr>
        <w:annotationRef/>
      </w:r>
      <w:r>
        <w:t>Actually this applies to both tasks, so I don’t think MIR should be added.</w:t>
      </w:r>
    </w:p>
  </w:comment>
  <w:comment w:id="20" w:author="Alexei Fischer" w:date="2017-07-01T19:36:00Z" w:initials="AF">
    <w:p w14:paraId="737B608C" w14:textId="6C2D28D6" w:rsidR="00E420D6" w:rsidRDefault="00E420D6">
      <w:pPr>
        <w:pStyle w:val="CommentText"/>
      </w:pPr>
      <w:r>
        <w:rPr>
          <w:rStyle w:val="CommentReference"/>
        </w:rPr>
        <w:annotationRef/>
      </w:r>
      <w:r>
        <w:t>TODO: reformulate</w:t>
      </w:r>
    </w:p>
  </w:comment>
  <w:comment w:id="22" w:author="Alexei Fischer" w:date="2017-07-01T21:23:00Z" w:initials="AF">
    <w:p w14:paraId="7FFBBCC9" w14:textId="52373BDE" w:rsidR="00E420D6" w:rsidRDefault="00E420D6">
      <w:pPr>
        <w:pStyle w:val="CommentText"/>
      </w:pPr>
      <w:r>
        <w:rPr>
          <w:rStyle w:val="CommentReference"/>
        </w:rPr>
        <w:annotationRef/>
      </w:r>
      <w:r>
        <w:t>I’m not sure this is what you wanted to express in the original sentence (see deleted sentence in the review markup).</w:t>
      </w:r>
    </w:p>
  </w:comment>
  <w:comment w:id="50" w:author="Alexei Fischer" w:date="2017-07-02T14:41:00Z" w:initials="AF">
    <w:p w14:paraId="1B1DCC78" w14:textId="77777777" w:rsidR="00E420D6" w:rsidRDefault="00E420D6">
      <w:pPr>
        <w:pStyle w:val="CommentText"/>
      </w:pPr>
      <w:r>
        <w:rPr>
          <w:rStyle w:val="CommentReference"/>
        </w:rPr>
        <w:annotationRef/>
      </w:r>
      <w:r>
        <w:t xml:space="preserve">Stats and extrapolations are available in </w:t>
      </w:r>
      <w:r w:rsidRPr="00866E92">
        <w:t>TaskTimeExtrapolation.R</w:t>
      </w:r>
    </w:p>
    <w:p w14:paraId="113A6FDA" w14:textId="77777777" w:rsidR="00E420D6" w:rsidRDefault="00E420D6">
      <w:pPr>
        <w:pStyle w:val="CommentText"/>
      </w:pPr>
    </w:p>
    <w:p w14:paraId="739DBEBF" w14:textId="77777777" w:rsidR="00E420D6" w:rsidRDefault="00E420D6">
      <w:pPr>
        <w:pStyle w:val="CommentText"/>
      </w:pPr>
      <w:r>
        <w:t xml:space="preserve">In my master thesis, the trials consisted of 16 items each. The majority of participants produced a 48 item similarity matrix in aprox. 15 minutes (including breaks; see: </w:t>
      </w:r>
      <w:r w:rsidRPr="00D954EC">
        <w:t>MasterThesis_TaskDuration.R</w:t>
      </w:r>
      <w:r>
        <w:t xml:space="preserve">), which roughly matches the time extrapolation (estimate: 14min, 4x faster than Pair-wise; see: </w:t>
      </w:r>
      <w:r w:rsidRPr="00D954EC">
        <w:t>timeSeries[timeSeries$nItems == 48,]</w:t>
      </w:r>
      <w:r>
        <w:t>)</w:t>
      </w:r>
    </w:p>
    <w:p w14:paraId="14513A9F" w14:textId="77777777" w:rsidR="00E420D6" w:rsidRDefault="00E420D6">
      <w:pPr>
        <w:pStyle w:val="CommentText"/>
      </w:pPr>
    </w:p>
    <w:p w14:paraId="1D3EC993" w14:textId="5E461AFA" w:rsidR="00E420D6" w:rsidRDefault="00E420D6">
      <w:pPr>
        <w:pStyle w:val="CommentText"/>
      </w:pPr>
      <w:r>
        <w:t>I don’t know whether we should mention that or not.</w:t>
      </w:r>
    </w:p>
  </w:comment>
  <w:comment w:id="51" w:author="Hsuan-Yu Lin" w:date="2017-08-07T15:07:00Z" w:initials="HL">
    <w:p w14:paraId="5CE7561D" w14:textId="5E6A0393" w:rsidR="00E420D6" w:rsidRDefault="00E420D6">
      <w:pPr>
        <w:pStyle w:val="CommentText"/>
      </w:pPr>
      <w:r>
        <w:rPr>
          <w:rStyle w:val="CommentReference"/>
        </w:rPr>
        <w:annotationRef/>
      </w:r>
      <w:r>
        <w:t>I think we should mention it in the discussion session, but not in the conclusion.</w:t>
      </w:r>
    </w:p>
  </w:comment>
  <w:comment w:id="71" w:author="Alexei Fischer" w:date="2017-07-02T14:41:00Z" w:initials="AF">
    <w:p w14:paraId="259C6B13" w14:textId="77777777" w:rsidR="0008692F" w:rsidRDefault="0008692F" w:rsidP="0008692F">
      <w:pPr>
        <w:pStyle w:val="CommentText"/>
      </w:pPr>
      <w:r>
        <w:rPr>
          <w:rStyle w:val="CommentReference"/>
        </w:rPr>
        <w:annotationRef/>
      </w:r>
      <w:r>
        <w:t xml:space="preserve">Stats and extrapolations are available in </w:t>
      </w:r>
      <w:r w:rsidRPr="00866E92">
        <w:t>TaskTimeExtrapolation.R</w:t>
      </w:r>
    </w:p>
    <w:p w14:paraId="7CC489CC" w14:textId="77777777" w:rsidR="0008692F" w:rsidRDefault="0008692F" w:rsidP="0008692F">
      <w:pPr>
        <w:pStyle w:val="CommentText"/>
      </w:pPr>
    </w:p>
    <w:p w14:paraId="1AE74568" w14:textId="77777777" w:rsidR="0008692F" w:rsidRDefault="0008692F" w:rsidP="0008692F">
      <w:pPr>
        <w:pStyle w:val="CommentText"/>
      </w:pPr>
      <w:r>
        <w:t xml:space="preserve">In my master thesis, the trials consisted of 16 items each. The majority of participants produced a 48 item similarity matrix in aprox. 15 minutes (including breaks; see: </w:t>
      </w:r>
      <w:r w:rsidRPr="00D954EC">
        <w:t>MasterThesis_TaskDuration.R</w:t>
      </w:r>
      <w:r>
        <w:t xml:space="preserve">), which roughly matches the time extrapolation (estimate: 14min, 4x faster than Pair-wise; see: </w:t>
      </w:r>
      <w:r w:rsidRPr="00D954EC">
        <w:t>timeSeries[timeSeries$nItems == 48,]</w:t>
      </w:r>
      <w:r>
        <w:t>)</w:t>
      </w:r>
    </w:p>
    <w:p w14:paraId="355E68A5" w14:textId="77777777" w:rsidR="0008692F" w:rsidRDefault="0008692F" w:rsidP="0008692F">
      <w:pPr>
        <w:pStyle w:val="CommentText"/>
      </w:pPr>
    </w:p>
    <w:p w14:paraId="01E14ED2" w14:textId="77777777" w:rsidR="0008692F" w:rsidRDefault="0008692F" w:rsidP="0008692F">
      <w:pPr>
        <w:pStyle w:val="CommentText"/>
      </w:pPr>
      <w:r>
        <w:t>I don’t know whether we should mention that or not.</w:t>
      </w:r>
    </w:p>
  </w:comment>
  <w:comment w:id="99" w:author="Alexei Fischer" w:date="2017-07-02T16:02:00Z" w:initials="AF">
    <w:p w14:paraId="0AA85281" w14:textId="0D3EB8B5" w:rsidR="00E420D6" w:rsidRDefault="00E420D6">
      <w:pPr>
        <w:pStyle w:val="CommentText"/>
      </w:pPr>
      <w:r>
        <w:rPr>
          <w:rStyle w:val="CommentReference"/>
        </w:rPr>
        <w:annotationRef/>
      </w:r>
      <w:r>
        <w:t xml:space="preserve">TODO: Find appropriate paper with </w:t>
      </w:r>
      <w:r w:rsidRPr="00C31C5A">
        <w:t>Johnson–Lindenstrauss lemma</w:t>
      </w:r>
      <w:r>
        <w:t xml:space="preserve"> application and cite.</w:t>
      </w:r>
    </w:p>
  </w:comment>
  <w:comment w:id="100" w:author="Alexei Fischer" w:date="2017-07-02T16:04:00Z" w:initials="AF">
    <w:p w14:paraId="1DC8CB23" w14:textId="3A0960D9" w:rsidR="00E420D6" w:rsidRDefault="00E420D6">
      <w:pPr>
        <w:pStyle w:val="CommentText"/>
      </w:pPr>
      <w:r>
        <w:rPr>
          <w:rStyle w:val="CommentReference"/>
        </w:rPr>
        <w:annotationRef/>
      </w:r>
      <w:r>
        <w:t xml:space="preserve">Hmmm… I’m not so sure on the stress reduction gain by reducing the number of items. I’m a little rusty on the subject, but I believe that the distortion reduction is considerable around </w:t>
      </w:r>
      <w:r>
        <w:rPr>
          <w:i/>
        </w:rPr>
        <w:t>nItems == nDimensions</w:t>
      </w:r>
      <w:r>
        <w:t xml:space="preserve"> but decreases drastically afterwards.</w:t>
      </w:r>
    </w:p>
    <w:p w14:paraId="14D539F4" w14:textId="3219D9D2" w:rsidR="00E420D6" w:rsidRDefault="00E420D6">
      <w:pPr>
        <w:pStyle w:val="CommentText"/>
      </w:pPr>
      <w:r>
        <w:t>We could look into it, if you think the distortion problematic is important.</w:t>
      </w:r>
    </w:p>
    <w:p w14:paraId="1C3B7221" w14:textId="1EC18E11" w:rsidR="00E420D6" w:rsidRDefault="00E420D6">
      <w:pPr>
        <w:pStyle w:val="CommentText"/>
      </w:pPr>
      <w:r>
        <w:t>Another think is that reducing the number of items in a trial will strongly reduce the gains on task completion time.</w:t>
      </w:r>
    </w:p>
    <w:p w14:paraId="166F5CE2" w14:textId="6D8FC2CF" w:rsidR="00E420D6" w:rsidRPr="00C31C5A" w:rsidRDefault="00E420D6">
      <w:pPr>
        <w:pStyle w:val="CommentText"/>
      </w:pPr>
      <w:r>
        <w:t>Personally, I think increasing redundancy on item-to-item comparisons (by ensuring all possible item pairs appear on a trial more than once) is  a more viable way to reduce stress.</w:t>
      </w:r>
    </w:p>
  </w:comment>
  <w:comment w:id="101" w:author="Hsuan-Yu Lin" w:date="2017-08-07T16:03:00Z" w:initials="HL">
    <w:p w14:paraId="603F90F0" w14:textId="00E9D244" w:rsidR="00386E5B" w:rsidRDefault="00386E5B">
      <w:pPr>
        <w:pStyle w:val="CommentText"/>
      </w:pPr>
      <w:r>
        <w:rPr>
          <w:rStyle w:val="CommentReference"/>
        </w:rPr>
        <w:annotationRef/>
      </w:r>
      <w:r>
        <w:t>Is it possible to setup the stimulus list in the trials to have an even distribution of the item pairs?</w:t>
      </w:r>
    </w:p>
  </w:comment>
  <w:comment w:id="102" w:author="Hsuan-Yu Lin" w:date="2017-08-09T13:54:00Z" w:initials="HL">
    <w:p w14:paraId="2061C472" w14:textId="77777777" w:rsidR="00160B62" w:rsidRDefault="00160B62">
      <w:pPr>
        <w:pStyle w:val="CommentText"/>
      </w:pPr>
      <w:r>
        <w:rPr>
          <w:rStyle w:val="CommentReference"/>
        </w:rPr>
        <w:annotationRef/>
      </w:r>
      <w:r>
        <w:t>I can add the benefit of repetition of Multi-Items Arrangement task here, which helps evenly distribute the items pairs. However, this makes the conclusion from the next paragraph difficult, since we’ve already tryi</w:t>
      </w:r>
      <w:r w:rsidR="00C90F63">
        <w:t>ng to minimized the distortion.</w:t>
      </w:r>
    </w:p>
    <w:p w14:paraId="6575BC61" w14:textId="7D55F361" w:rsidR="00B0183D" w:rsidRDefault="00B0183D">
      <w:pPr>
        <w:pStyle w:val="CommentText"/>
      </w:pPr>
      <w:r>
        <w:t>In the situation where we can only present one out of two (benefit of repetition or no serious distortion issue, I would choose presenting there is no distortion issu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B56B5F1" w15:done="0"/>
  <w15:commentEx w15:paraId="7377D4C7" w15:paraIdParent="1B56B5F1" w15:done="0"/>
  <w15:commentEx w15:paraId="6DA06796" w15:done="0"/>
  <w15:commentEx w15:paraId="21BF9051" w15:done="0"/>
  <w15:commentEx w15:paraId="0A0678AC" w15:paraIdParent="21BF9051" w15:done="0"/>
  <w15:commentEx w15:paraId="63C92D68" w15:done="0"/>
  <w15:commentEx w15:paraId="4309BE18" w15:paraIdParent="63C92D68" w15:done="0"/>
  <w15:commentEx w15:paraId="3A5AC80F" w15:done="0"/>
  <w15:commentEx w15:paraId="2DF21904" w15:paraIdParent="3A5AC80F" w15:done="0"/>
  <w15:commentEx w15:paraId="6DFC2509" w15:paraIdParent="3A5AC80F" w15:done="0"/>
  <w15:commentEx w15:paraId="6F72708B" w15:done="0"/>
  <w15:commentEx w15:paraId="73905669" w15:paraIdParent="6F72708B" w15:done="0"/>
  <w15:commentEx w15:paraId="737B608C" w15:done="0"/>
  <w15:commentEx w15:paraId="7FFBBCC9" w15:done="0"/>
  <w15:commentEx w15:paraId="1D3EC993" w15:done="0"/>
  <w15:commentEx w15:paraId="5CE7561D" w15:paraIdParent="1D3EC993" w15:done="0"/>
  <w15:commentEx w15:paraId="01E14ED2" w15:done="0"/>
  <w15:commentEx w15:paraId="0AA85281" w15:done="0"/>
  <w15:commentEx w15:paraId="166F5CE2" w15:done="0"/>
  <w15:commentEx w15:paraId="603F90F0" w15:done="0"/>
  <w15:commentEx w15:paraId="6575BC61" w15:paraIdParent="603F90F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DCAF185" w16cid:durableId="1CFD5B28"/>
  <w16cid:commentId w16cid:paraId="6DA06796" w16cid:durableId="1CFD5F29"/>
  <w16cid:commentId w16cid:paraId="21BF9051" w16cid:durableId="1CFFFB40"/>
  <w16cid:commentId w16cid:paraId="63C92D68" w16cid:durableId="1D02726E"/>
  <w16cid:commentId w16cid:paraId="3A5AC80F" w16cid:durableId="1D0229A7"/>
  <w16cid:commentId w16cid:paraId="6F72708B" w16cid:durableId="1D02652A"/>
  <w16cid:commentId w16cid:paraId="737B608C" w16cid:durableId="1D02784E"/>
  <w16cid:commentId w16cid:paraId="7FFBBCC9" w16cid:durableId="1D029137"/>
  <w16cid:commentId w16cid:paraId="1E2423FD" w16cid:durableId="1D028F79"/>
  <w16cid:commentId w16cid:paraId="1D3EC993" w16cid:durableId="1D038492"/>
  <w16cid:commentId w16cid:paraId="0AA85281" w16cid:durableId="1D039789"/>
  <w16cid:commentId w16cid:paraId="166F5CE2" w16cid:durableId="1D0397F5"/>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885027" w14:textId="77777777" w:rsidR="00C15C99" w:rsidRDefault="00C15C99">
      <w:pPr>
        <w:spacing w:line="240" w:lineRule="auto"/>
      </w:pPr>
      <w:r>
        <w:separator/>
      </w:r>
    </w:p>
  </w:endnote>
  <w:endnote w:type="continuationSeparator" w:id="0">
    <w:p w14:paraId="0B79C250" w14:textId="77777777" w:rsidR="00C15C99" w:rsidRDefault="00C15C9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307B20" w14:textId="77777777" w:rsidR="00C15C99" w:rsidRDefault="00C15C99">
      <w:pPr>
        <w:spacing w:line="240" w:lineRule="auto"/>
      </w:pPr>
      <w:r>
        <w:separator/>
      </w:r>
    </w:p>
  </w:footnote>
  <w:footnote w:type="continuationSeparator" w:id="0">
    <w:p w14:paraId="5095058B" w14:textId="77777777" w:rsidR="00C15C99" w:rsidRDefault="00C15C9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CD18C4" w14:textId="6E3DD5FE" w:rsidR="00E420D6" w:rsidRDefault="00C15C99">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E420D6">
          <w:rPr>
            <w:rStyle w:val="Strong"/>
          </w:rPr>
          <w:t>[Shortened Title up to 50 Characters]</w:t>
        </w:r>
      </w:sdtContent>
    </w:sdt>
    <w:r w:rsidR="00E420D6">
      <w:rPr>
        <w:rStyle w:val="Strong"/>
      </w:rPr>
      <w:ptab w:relativeTo="margin" w:alignment="right" w:leader="none"/>
    </w:r>
    <w:r w:rsidR="00E420D6">
      <w:rPr>
        <w:rStyle w:val="Strong"/>
      </w:rPr>
      <w:fldChar w:fldCharType="begin"/>
    </w:r>
    <w:r w:rsidR="00E420D6">
      <w:rPr>
        <w:rStyle w:val="Strong"/>
      </w:rPr>
      <w:instrText xml:space="preserve"> PAGE   \* MERGEFORMAT </w:instrText>
    </w:r>
    <w:r w:rsidR="00E420D6">
      <w:rPr>
        <w:rStyle w:val="Strong"/>
      </w:rPr>
      <w:fldChar w:fldCharType="separate"/>
    </w:r>
    <w:r w:rsidR="009D337F">
      <w:rPr>
        <w:rStyle w:val="Strong"/>
        <w:noProof/>
      </w:rPr>
      <w:t>5</w:t>
    </w:r>
    <w:r w:rsidR="00E420D6">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078B1BB" w14:textId="69345B70" w:rsidR="00E420D6" w:rsidRDefault="00E420D6">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4B2759">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ei Fischer">
    <w15:presenceInfo w15:providerId="Windows Live" w15:userId="5793c15097178a4b"/>
  </w15:person>
  <w15:person w15:author="Hsuan-Yu Lin">
    <w15:presenceInfo w15:providerId="None" w15:userId="Hsuan-Yu 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trackRevisions/>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02CA9"/>
    <w:rsid w:val="00003BD9"/>
    <w:rsid w:val="00003FC9"/>
    <w:rsid w:val="000121CD"/>
    <w:rsid w:val="000124E1"/>
    <w:rsid w:val="000160B6"/>
    <w:rsid w:val="00016DA2"/>
    <w:rsid w:val="000171C0"/>
    <w:rsid w:val="00020E26"/>
    <w:rsid w:val="000218E5"/>
    <w:rsid w:val="000223FD"/>
    <w:rsid w:val="0003110C"/>
    <w:rsid w:val="000320B3"/>
    <w:rsid w:val="00037619"/>
    <w:rsid w:val="00040BEC"/>
    <w:rsid w:val="00053845"/>
    <w:rsid w:val="000539CC"/>
    <w:rsid w:val="0005400D"/>
    <w:rsid w:val="00056683"/>
    <w:rsid w:val="00060C31"/>
    <w:rsid w:val="00064F80"/>
    <w:rsid w:val="00066B3F"/>
    <w:rsid w:val="00070D4B"/>
    <w:rsid w:val="00074F21"/>
    <w:rsid w:val="00080CF5"/>
    <w:rsid w:val="00081211"/>
    <w:rsid w:val="0008692F"/>
    <w:rsid w:val="00086F83"/>
    <w:rsid w:val="00090036"/>
    <w:rsid w:val="000A15A0"/>
    <w:rsid w:val="000A1D1E"/>
    <w:rsid w:val="000A26D8"/>
    <w:rsid w:val="000A4E5B"/>
    <w:rsid w:val="000A5FE3"/>
    <w:rsid w:val="000A6AA5"/>
    <w:rsid w:val="000B0E98"/>
    <w:rsid w:val="000B5E3F"/>
    <w:rsid w:val="000B6FE8"/>
    <w:rsid w:val="000C06C1"/>
    <w:rsid w:val="000C291C"/>
    <w:rsid w:val="000C2BA0"/>
    <w:rsid w:val="000C35D1"/>
    <w:rsid w:val="000C4C6D"/>
    <w:rsid w:val="000C731F"/>
    <w:rsid w:val="000D156F"/>
    <w:rsid w:val="000D1B7B"/>
    <w:rsid w:val="000E22F7"/>
    <w:rsid w:val="000E2A91"/>
    <w:rsid w:val="000E4B66"/>
    <w:rsid w:val="000E4DD5"/>
    <w:rsid w:val="000F161A"/>
    <w:rsid w:val="000F371A"/>
    <w:rsid w:val="000F48CC"/>
    <w:rsid w:val="000F56FA"/>
    <w:rsid w:val="001018BA"/>
    <w:rsid w:val="00103CAC"/>
    <w:rsid w:val="001049B3"/>
    <w:rsid w:val="0010790C"/>
    <w:rsid w:val="001144BC"/>
    <w:rsid w:val="001164B2"/>
    <w:rsid w:val="001167D5"/>
    <w:rsid w:val="00120099"/>
    <w:rsid w:val="00120F12"/>
    <w:rsid w:val="001270C0"/>
    <w:rsid w:val="001318F1"/>
    <w:rsid w:val="00135E46"/>
    <w:rsid w:val="00136AA7"/>
    <w:rsid w:val="00137C48"/>
    <w:rsid w:val="001410E2"/>
    <w:rsid w:val="00146BFE"/>
    <w:rsid w:val="0015025B"/>
    <w:rsid w:val="001512AC"/>
    <w:rsid w:val="00151E39"/>
    <w:rsid w:val="0015233C"/>
    <w:rsid w:val="001530C0"/>
    <w:rsid w:val="00153F0E"/>
    <w:rsid w:val="00154A71"/>
    <w:rsid w:val="00160B62"/>
    <w:rsid w:val="00160D04"/>
    <w:rsid w:val="0016152A"/>
    <w:rsid w:val="00162FC9"/>
    <w:rsid w:val="00171A1A"/>
    <w:rsid w:val="001723CE"/>
    <w:rsid w:val="00175767"/>
    <w:rsid w:val="0017640D"/>
    <w:rsid w:val="001771AE"/>
    <w:rsid w:val="00180875"/>
    <w:rsid w:val="00181AA6"/>
    <w:rsid w:val="001827B8"/>
    <w:rsid w:val="00184E3F"/>
    <w:rsid w:val="00187899"/>
    <w:rsid w:val="00193FAC"/>
    <w:rsid w:val="001943BC"/>
    <w:rsid w:val="001960FE"/>
    <w:rsid w:val="001A0FC3"/>
    <w:rsid w:val="001A170C"/>
    <w:rsid w:val="001A2E51"/>
    <w:rsid w:val="001A300B"/>
    <w:rsid w:val="001A395D"/>
    <w:rsid w:val="001A551E"/>
    <w:rsid w:val="001A76C1"/>
    <w:rsid w:val="001B10D6"/>
    <w:rsid w:val="001B3054"/>
    <w:rsid w:val="001B7830"/>
    <w:rsid w:val="001C0182"/>
    <w:rsid w:val="001C2D1B"/>
    <w:rsid w:val="001C30C4"/>
    <w:rsid w:val="001C45D4"/>
    <w:rsid w:val="001C733B"/>
    <w:rsid w:val="001D5C5A"/>
    <w:rsid w:val="001D5E2A"/>
    <w:rsid w:val="001E3747"/>
    <w:rsid w:val="001E56A0"/>
    <w:rsid w:val="001E7B3E"/>
    <w:rsid w:val="001F48E3"/>
    <w:rsid w:val="002006AB"/>
    <w:rsid w:val="00214C3D"/>
    <w:rsid w:val="00220226"/>
    <w:rsid w:val="00220F2E"/>
    <w:rsid w:val="00227D15"/>
    <w:rsid w:val="0023302C"/>
    <w:rsid w:val="0023326C"/>
    <w:rsid w:val="00235057"/>
    <w:rsid w:val="00240FA2"/>
    <w:rsid w:val="002412B9"/>
    <w:rsid w:val="002541A9"/>
    <w:rsid w:val="00263F5F"/>
    <w:rsid w:val="002655ED"/>
    <w:rsid w:val="00267272"/>
    <w:rsid w:val="00273F04"/>
    <w:rsid w:val="00277367"/>
    <w:rsid w:val="0027785A"/>
    <w:rsid w:val="00277902"/>
    <w:rsid w:val="00277D05"/>
    <w:rsid w:val="002812CD"/>
    <w:rsid w:val="00282702"/>
    <w:rsid w:val="00284D1E"/>
    <w:rsid w:val="0028780F"/>
    <w:rsid w:val="00291229"/>
    <w:rsid w:val="0029320F"/>
    <w:rsid w:val="00294B3C"/>
    <w:rsid w:val="002951D5"/>
    <w:rsid w:val="00296D3A"/>
    <w:rsid w:val="002A00C5"/>
    <w:rsid w:val="002A05F4"/>
    <w:rsid w:val="002A435A"/>
    <w:rsid w:val="002B1C3C"/>
    <w:rsid w:val="002B1D59"/>
    <w:rsid w:val="002C287B"/>
    <w:rsid w:val="002C7A79"/>
    <w:rsid w:val="002D26C0"/>
    <w:rsid w:val="002D759B"/>
    <w:rsid w:val="002E0C55"/>
    <w:rsid w:val="002E0EB3"/>
    <w:rsid w:val="002E20A3"/>
    <w:rsid w:val="002E32B0"/>
    <w:rsid w:val="002E42F7"/>
    <w:rsid w:val="002E4806"/>
    <w:rsid w:val="002F04CB"/>
    <w:rsid w:val="002F3B64"/>
    <w:rsid w:val="002F6EE2"/>
    <w:rsid w:val="00302F1C"/>
    <w:rsid w:val="003038DC"/>
    <w:rsid w:val="00304755"/>
    <w:rsid w:val="0030590D"/>
    <w:rsid w:val="00307FAC"/>
    <w:rsid w:val="0031081F"/>
    <w:rsid w:val="00311125"/>
    <w:rsid w:val="00311B57"/>
    <w:rsid w:val="00320451"/>
    <w:rsid w:val="00322476"/>
    <w:rsid w:val="00324137"/>
    <w:rsid w:val="003256A5"/>
    <w:rsid w:val="00331A40"/>
    <w:rsid w:val="003334BC"/>
    <w:rsid w:val="00334956"/>
    <w:rsid w:val="0033514D"/>
    <w:rsid w:val="003413AB"/>
    <w:rsid w:val="00345A95"/>
    <w:rsid w:val="003473C5"/>
    <w:rsid w:val="00350680"/>
    <w:rsid w:val="0035131D"/>
    <w:rsid w:val="0035188D"/>
    <w:rsid w:val="00352D8D"/>
    <w:rsid w:val="00353199"/>
    <w:rsid w:val="003544D6"/>
    <w:rsid w:val="00354538"/>
    <w:rsid w:val="0036210B"/>
    <w:rsid w:val="00364FA2"/>
    <w:rsid w:val="00365E11"/>
    <w:rsid w:val="00366069"/>
    <w:rsid w:val="00372FB5"/>
    <w:rsid w:val="003731AD"/>
    <w:rsid w:val="0038127A"/>
    <w:rsid w:val="003815D2"/>
    <w:rsid w:val="003848CF"/>
    <w:rsid w:val="00386E5B"/>
    <w:rsid w:val="00390E3B"/>
    <w:rsid w:val="00393A44"/>
    <w:rsid w:val="003948F6"/>
    <w:rsid w:val="00394F90"/>
    <w:rsid w:val="003A1590"/>
    <w:rsid w:val="003A2B41"/>
    <w:rsid w:val="003A4782"/>
    <w:rsid w:val="003A543E"/>
    <w:rsid w:val="003A5804"/>
    <w:rsid w:val="003A6FB5"/>
    <w:rsid w:val="003A7CA1"/>
    <w:rsid w:val="003B0D45"/>
    <w:rsid w:val="003B2B6F"/>
    <w:rsid w:val="003B7DC3"/>
    <w:rsid w:val="003C05CA"/>
    <w:rsid w:val="003C25B3"/>
    <w:rsid w:val="003D1326"/>
    <w:rsid w:val="003D44EA"/>
    <w:rsid w:val="003D5E81"/>
    <w:rsid w:val="003D6297"/>
    <w:rsid w:val="003D6CCE"/>
    <w:rsid w:val="003E5EA3"/>
    <w:rsid w:val="003E7DBA"/>
    <w:rsid w:val="003F117C"/>
    <w:rsid w:val="003F2307"/>
    <w:rsid w:val="003F3AF2"/>
    <w:rsid w:val="003F64FF"/>
    <w:rsid w:val="00402788"/>
    <w:rsid w:val="00405D3B"/>
    <w:rsid w:val="00407649"/>
    <w:rsid w:val="00414191"/>
    <w:rsid w:val="004141C0"/>
    <w:rsid w:val="00415B84"/>
    <w:rsid w:val="004162D2"/>
    <w:rsid w:val="00417DD3"/>
    <w:rsid w:val="00423A62"/>
    <w:rsid w:val="0042712C"/>
    <w:rsid w:val="00427625"/>
    <w:rsid w:val="00431F71"/>
    <w:rsid w:val="00437404"/>
    <w:rsid w:val="00444B5E"/>
    <w:rsid w:val="004475A8"/>
    <w:rsid w:val="00447822"/>
    <w:rsid w:val="004506DA"/>
    <w:rsid w:val="00450ADF"/>
    <w:rsid w:val="004517EC"/>
    <w:rsid w:val="0045395D"/>
    <w:rsid w:val="00454E84"/>
    <w:rsid w:val="004644C3"/>
    <w:rsid w:val="00464A8F"/>
    <w:rsid w:val="00466008"/>
    <w:rsid w:val="004727C4"/>
    <w:rsid w:val="00484563"/>
    <w:rsid w:val="00486535"/>
    <w:rsid w:val="00487EBB"/>
    <w:rsid w:val="004925E4"/>
    <w:rsid w:val="0049644F"/>
    <w:rsid w:val="0049710E"/>
    <w:rsid w:val="004A01C0"/>
    <w:rsid w:val="004A44B5"/>
    <w:rsid w:val="004A5B81"/>
    <w:rsid w:val="004A5DD1"/>
    <w:rsid w:val="004A6FD1"/>
    <w:rsid w:val="004B0D49"/>
    <w:rsid w:val="004B0FD7"/>
    <w:rsid w:val="004B18F8"/>
    <w:rsid w:val="004B2759"/>
    <w:rsid w:val="004C0020"/>
    <w:rsid w:val="004C35D1"/>
    <w:rsid w:val="004C4F9B"/>
    <w:rsid w:val="004C5D18"/>
    <w:rsid w:val="004C7312"/>
    <w:rsid w:val="004D0D26"/>
    <w:rsid w:val="004D359B"/>
    <w:rsid w:val="004D41DC"/>
    <w:rsid w:val="004D777A"/>
    <w:rsid w:val="004E02CB"/>
    <w:rsid w:val="004E08F7"/>
    <w:rsid w:val="004E2D63"/>
    <w:rsid w:val="004E62F9"/>
    <w:rsid w:val="004F0ADF"/>
    <w:rsid w:val="004F1415"/>
    <w:rsid w:val="004F29A0"/>
    <w:rsid w:val="004F41F7"/>
    <w:rsid w:val="004F48A1"/>
    <w:rsid w:val="004F4BB9"/>
    <w:rsid w:val="00510BE3"/>
    <w:rsid w:val="00510C5F"/>
    <w:rsid w:val="00516957"/>
    <w:rsid w:val="00520C95"/>
    <w:rsid w:val="00522B92"/>
    <w:rsid w:val="00526747"/>
    <w:rsid w:val="00527DB6"/>
    <w:rsid w:val="005319B1"/>
    <w:rsid w:val="00532C0C"/>
    <w:rsid w:val="005432D5"/>
    <w:rsid w:val="00550D58"/>
    <w:rsid w:val="0055382A"/>
    <w:rsid w:val="0055447F"/>
    <w:rsid w:val="00555F14"/>
    <w:rsid w:val="005562D2"/>
    <w:rsid w:val="00557FEF"/>
    <w:rsid w:val="00560941"/>
    <w:rsid w:val="005613A3"/>
    <w:rsid w:val="005615C3"/>
    <w:rsid w:val="00563915"/>
    <w:rsid w:val="005675B1"/>
    <w:rsid w:val="00570703"/>
    <w:rsid w:val="0057423C"/>
    <w:rsid w:val="005744FD"/>
    <w:rsid w:val="0058144B"/>
    <w:rsid w:val="005836FD"/>
    <w:rsid w:val="00594EF5"/>
    <w:rsid w:val="005965B6"/>
    <w:rsid w:val="00597074"/>
    <w:rsid w:val="005A0477"/>
    <w:rsid w:val="005A04C0"/>
    <w:rsid w:val="005A0DD3"/>
    <w:rsid w:val="005A7DF1"/>
    <w:rsid w:val="005B1FB7"/>
    <w:rsid w:val="005B2892"/>
    <w:rsid w:val="005C0C7C"/>
    <w:rsid w:val="005C2E69"/>
    <w:rsid w:val="005C2F69"/>
    <w:rsid w:val="005C2FF6"/>
    <w:rsid w:val="005D3350"/>
    <w:rsid w:val="005D4F0B"/>
    <w:rsid w:val="005D71AD"/>
    <w:rsid w:val="005E2BED"/>
    <w:rsid w:val="005E32FD"/>
    <w:rsid w:val="005F407E"/>
    <w:rsid w:val="005F4604"/>
    <w:rsid w:val="005F52AC"/>
    <w:rsid w:val="00600D45"/>
    <w:rsid w:val="00602E99"/>
    <w:rsid w:val="0060410F"/>
    <w:rsid w:val="00610F8A"/>
    <w:rsid w:val="0061149F"/>
    <w:rsid w:val="006119BA"/>
    <w:rsid w:val="006143D8"/>
    <w:rsid w:val="00624DC0"/>
    <w:rsid w:val="00627BD0"/>
    <w:rsid w:val="00631067"/>
    <w:rsid w:val="00632ACF"/>
    <w:rsid w:val="00632E5A"/>
    <w:rsid w:val="00635F38"/>
    <w:rsid w:val="00637AF9"/>
    <w:rsid w:val="00640194"/>
    <w:rsid w:val="00642E41"/>
    <w:rsid w:val="00650372"/>
    <w:rsid w:val="006564A6"/>
    <w:rsid w:val="006608BF"/>
    <w:rsid w:val="006610EF"/>
    <w:rsid w:val="0066181F"/>
    <w:rsid w:val="00663CFC"/>
    <w:rsid w:val="00663DD1"/>
    <w:rsid w:val="00666BEC"/>
    <w:rsid w:val="00667313"/>
    <w:rsid w:val="006679E0"/>
    <w:rsid w:val="00670F26"/>
    <w:rsid w:val="00672D43"/>
    <w:rsid w:val="00673D2B"/>
    <w:rsid w:val="00677D4F"/>
    <w:rsid w:val="006812B3"/>
    <w:rsid w:val="00687D46"/>
    <w:rsid w:val="00690838"/>
    <w:rsid w:val="00697F02"/>
    <w:rsid w:val="006A1E73"/>
    <w:rsid w:val="006A7D33"/>
    <w:rsid w:val="006B7214"/>
    <w:rsid w:val="006C0098"/>
    <w:rsid w:val="006C4FFC"/>
    <w:rsid w:val="006C6DB0"/>
    <w:rsid w:val="006D073A"/>
    <w:rsid w:val="006D210E"/>
    <w:rsid w:val="006D25E5"/>
    <w:rsid w:val="006D2C6E"/>
    <w:rsid w:val="006E0133"/>
    <w:rsid w:val="006E0E18"/>
    <w:rsid w:val="006E112F"/>
    <w:rsid w:val="006E17F1"/>
    <w:rsid w:val="006E2E2A"/>
    <w:rsid w:val="006E3575"/>
    <w:rsid w:val="006E3B0F"/>
    <w:rsid w:val="006E6CA0"/>
    <w:rsid w:val="006F03A8"/>
    <w:rsid w:val="006F0CD0"/>
    <w:rsid w:val="006F1222"/>
    <w:rsid w:val="006F17AD"/>
    <w:rsid w:val="006F52F9"/>
    <w:rsid w:val="006F6351"/>
    <w:rsid w:val="006F6F2E"/>
    <w:rsid w:val="006F782C"/>
    <w:rsid w:val="00703407"/>
    <w:rsid w:val="00704CB1"/>
    <w:rsid w:val="00706CED"/>
    <w:rsid w:val="00707A58"/>
    <w:rsid w:val="0071154B"/>
    <w:rsid w:val="007118AC"/>
    <w:rsid w:val="00712580"/>
    <w:rsid w:val="00713257"/>
    <w:rsid w:val="007133CA"/>
    <w:rsid w:val="00714687"/>
    <w:rsid w:val="0072153E"/>
    <w:rsid w:val="00722D76"/>
    <w:rsid w:val="00723345"/>
    <w:rsid w:val="00732BE0"/>
    <w:rsid w:val="00734F42"/>
    <w:rsid w:val="007379D3"/>
    <w:rsid w:val="0074039E"/>
    <w:rsid w:val="0074151B"/>
    <w:rsid w:val="00741795"/>
    <w:rsid w:val="00741B04"/>
    <w:rsid w:val="0074535A"/>
    <w:rsid w:val="00745DC6"/>
    <w:rsid w:val="007551C7"/>
    <w:rsid w:val="007566D5"/>
    <w:rsid w:val="00762CA3"/>
    <w:rsid w:val="007770D1"/>
    <w:rsid w:val="00781CCA"/>
    <w:rsid w:val="0078477F"/>
    <w:rsid w:val="007861D3"/>
    <w:rsid w:val="00787150"/>
    <w:rsid w:val="0079077A"/>
    <w:rsid w:val="0079244E"/>
    <w:rsid w:val="00792FC8"/>
    <w:rsid w:val="00794FE9"/>
    <w:rsid w:val="00795BD9"/>
    <w:rsid w:val="007A6D29"/>
    <w:rsid w:val="007B40CE"/>
    <w:rsid w:val="007B5363"/>
    <w:rsid w:val="007B7D3B"/>
    <w:rsid w:val="007C3279"/>
    <w:rsid w:val="007C4274"/>
    <w:rsid w:val="007C4A28"/>
    <w:rsid w:val="007D0C0A"/>
    <w:rsid w:val="007D0C11"/>
    <w:rsid w:val="007D10C3"/>
    <w:rsid w:val="007D4E19"/>
    <w:rsid w:val="007E18DF"/>
    <w:rsid w:val="007E3D3D"/>
    <w:rsid w:val="007F0355"/>
    <w:rsid w:val="007F0BD3"/>
    <w:rsid w:val="007F1FCA"/>
    <w:rsid w:val="007F3E95"/>
    <w:rsid w:val="007F4133"/>
    <w:rsid w:val="007F5882"/>
    <w:rsid w:val="008003E9"/>
    <w:rsid w:val="008005D3"/>
    <w:rsid w:val="00802752"/>
    <w:rsid w:val="008032DE"/>
    <w:rsid w:val="00805C25"/>
    <w:rsid w:val="00806896"/>
    <w:rsid w:val="00806C4E"/>
    <w:rsid w:val="00806DB4"/>
    <w:rsid w:val="008121BC"/>
    <w:rsid w:val="00812FBF"/>
    <w:rsid w:val="008136A0"/>
    <w:rsid w:val="00816348"/>
    <w:rsid w:val="008201FC"/>
    <w:rsid w:val="0082045B"/>
    <w:rsid w:val="00821407"/>
    <w:rsid w:val="00823560"/>
    <w:rsid w:val="0082460D"/>
    <w:rsid w:val="008303BE"/>
    <w:rsid w:val="0083195B"/>
    <w:rsid w:val="00833FB4"/>
    <w:rsid w:val="00834ABD"/>
    <w:rsid w:val="00835612"/>
    <w:rsid w:val="008422F3"/>
    <w:rsid w:val="00843620"/>
    <w:rsid w:val="00843E3B"/>
    <w:rsid w:val="0084583B"/>
    <w:rsid w:val="00845E96"/>
    <w:rsid w:val="00857526"/>
    <w:rsid w:val="0086546A"/>
    <w:rsid w:val="00865E91"/>
    <w:rsid w:val="00866E92"/>
    <w:rsid w:val="008678D6"/>
    <w:rsid w:val="008706F0"/>
    <w:rsid w:val="00872008"/>
    <w:rsid w:val="00873076"/>
    <w:rsid w:val="00875274"/>
    <w:rsid w:val="00875C3A"/>
    <w:rsid w:val="00876274"/>
    <w:rsid w:val="00877D7D"/>
    <w:rsid w:val="008806D2"/>
    <w:rsid w:val="00886A5D"/>
    <w:rsid w:val="008922A7"/>
    <w:rsid w:val="00893575"/>
    <w:rsid w:val="00895D7E"/>
    <w:rsid w:val="008A40A4"/>
    <w:rsid w:val="008A418E"/>
    <w:rsid w:val="008A44A7"/>
    <w:rsid w:val="008A66C1"/>
    <w:rsid w:val="008A70D6"/>
    <w:rsid w:val="008A7968"/>
    <w:rsid w:val="008A7983"/>
    <w:rsid w:val="008B3AC5"/>
    <w:rsid w:val="008E0415"/>
    <w:rsid w:val="008E39F3"/>
    <w:rsid w:val="008E63C1"/>
    <w:rsid w:val="008F114E"/>
    <w:rsid w:val="008F12B9"/>
    <w:rsid w:val="008F3EBE"/>
    <w:rsid w:val="008F4304"/>
    <w:rsid w:val="008F485E"/>
    <w:rsid w:val="008F5266"/>
    <w:rsid w:val="008F7308"/>
    <w:rsid w:val="00900E5C"/>
    <w:rsid w:val="00900FD7"/>
    <w:rsid w:val="00906081"/>
    <w:rsid w:val="00907977"/>
    <w:rsid w:val="009143A1"/>
    <w:rsid w:val="00916F9C"/>
    <w:rsid w:val="00917AC5"/>
    <w:rsid w:val="00920B95"/>
    <w:rsid w:val="00921AAA"/>
    <w:rsid w:val="009263F0"/>
    <w:rsid w:val="00933DAD"/>
    <w:rsid w:val="0093481C"/>
    <w:rsid w:val="00934C6E"/>
    <w:rsid w:val="00935896"/>
    <w:rsid w:val="00940DFC"/>
    <w:rsid w:val="009427D4"/>
    <w:rsid w:val="009454FE"/>
    <w:rsid w:val="00951C5F"/>
    <w:rsid w:val="00952AB9"/>
    <w:rsid w:val="00953EA3"/>
    <w:rsid w:val="00954BAC"/>
    <w:rsid w:val="00962099"/>
    <w:rsid w:val="00962198"/>
    <w:rsid w:val="009622D1"/>
    <w:rsid w:val="00964884"/>
    <w:rsid w:val="00965D60"/>
    <w:rsid w:val="009662EC"/>
    <w:rsid w:val="00971392"/>
    <w:rsid w:val="00971FA5"/>
    <w:rsid w:val="00972014"/>
    <w:rsid w:val="009735AB"/>
    <w:rsid w:val="00982576"/>
    <w:rsid w:val="00982D53"/>
    <w:rsid w:val="00985B25"/>
    <w:rsid w:val="00987B26"/>
    <w:rsid w:val="00992128"/>
    <w:rsid w:val="00995C7A"/>
    <w:rsid w:val="00996BF9"/>
    <w:rsid w:val="00997C09"/>
    <w:rsid w:val="009A1B54"/>
    <w:rsid w:val="009A5659"/>
    <w:rsid w:val="009A660A"/>
    <w:rsid w:val="009B1B37"/>
    <w:rsid w:val="009B2271"/>
    <w:rsid w:val="009B2EFE"/>
    <w:rsid w:val="009B57D4"/>
    <w:rsid w:val="009B58A9"/>
    <w:rsid w:val="009B6A84"/>
    <w:rsid w:val="009C0037"/>
    <w:rsid w:val="009C09D6"/>
    <w:rsid w:val="009C738C"/>
    <w:rsid w:val="009D09B1"/>
    <w:rsid w:val="009D30CB"/>
    <w:rsid w:val="009D337F"/>
    <w:rsid w:val="009E4098"/>
    <w:rsid w:val="009E529A"/>
    <w:rsid w:val="009E53F2"/>
    <w:rsid w:val="009E5476"/>
    <w:rsid w:val="009F4B35"/>
    <w:rsid w:val="00A017D8"/>
    <w:rsid w:val="00A05885"/>
    <w:rsid w:val="00A1331B"/>
    <w:rsid w:val="00A16F25"/>
    <w:rsid w:val="00A17F2F"/>
    <w:rsid w:val="00A23C34"/>
    <w:rsid w:val="00A269CA"/>
    <w:rsid w:val="00A30E26"/>
    <w:rsid w:val="00A359F5"/>
    <w:rsid w:val="00A40182"/>
    <w:rsid w:val="00A42F01"/>
    <w:rsid w:val="00A42FD0"/>
    <w:rsid w:val="00A4366A"/>
    <w:rsid w:val="00A443CC"/>
    <w:rsid w:val="00A46377"/>
    <w:rsid w:val="00A52357"/>
    <w:rsid w:val="00A55D39"/>
    <w:rsid w:val="00A60EA3"/>
    <w:rsid w:val="00A6101A"/>
    <w:rsid w:val="00A6269B"/>
    <w:rsid w:val="00A6347A"/>
    <w:rsid w:val="00A67EB6"/>
    <w:rsid w:val="00A711D9"/>
    <w:rsid w:val="00A734B2"/>
    <w:rsid w:val="00A76F8F"/>
    <w:rsid w:val="00A84799"/>
    <w:rsid w:val="00A92E51"/>
    <w:rsid w:val="00A9358E"/>
    <w:rsid w:val="00A95F30"/>
    <w:rsid w:val="00AA655D"/>
    <w:rsid w:val="00AA6790"/>
    <w:rsid w:val="00AB1C8A"/>
    <w:rsid w:val="00AB4739"/>
    <w:rsid w:val="00AD0A51"/>
    <w:rsid w:val="00AD293D"/>
    <w:rsid w:val="00AD5E4C"/>
    <w:rsid w:val="00AD6705"/>
    <w:rsid w:val="00AD7A7F"/>
    <w:rsid w:val="00AE0F46"/>
    <w:rsid w:val="00AE11FD"/>
    <w:rsid w:val="00AE2E7D"/>
    <w:rsid w:val="00AE49F2"/>
    <w:rsid w:val="00AE697B"/>
    <w:rsid w:val="00AF19E6"/>
    <w:rsid w:val="00AF2B34"/>
    <w:rsid w:val="00AF2E1A"/>
    <w:rsid w:val="00AF4A78"/>
    <w:rsid w:val="00AF5107"/>
    <w:rsid w:val="00AF55E5"/>
    <w:rsid w:val="00AF5B98"/>
    <w:rsid w:val="00AF5CE8"/>
    <w:rsid w:val="00AF7E7D"/>
    <w:rsid w:val="00B00946"/>
    <w:rsid w:val="00B0094E"/>
    <w:rsid w:val="00B0098F"/>
    <w:rsid w:val="00B0183D"/>
    <w:rsid w:val="00B02BEE"/>
    <w:rsid w:val="00B05F9D"/>
    <w:rsid w:val="00B12E73"/>
    <w:rsid w:val="00B1674D"/>
    <w:rsid w:val="00B170FF"/>
    <w:rsid w:val="00B2226D"/>
    <w:rsid w:val="00B2411F"/>
    <w:rsid w:val="00B27DC6"/>
    <w:rsid w:val="00B32632"/>
    <w:rsid w:val="00B37E8A"/>
    <w:rsid w:val="00B462A9"/>
    <w:rsid w:val="00B4773A"/>
    <w:rsid w:val="00B50063"/>
    <w:rsid w:val="00B534B2"/>
    <w:rsid w:val="00B53F02"/>
    <w:rsid w:val="00B5507B"/>
    <w:rsid w:val="00B55347"/>
    <w:rsid w:val="00B55C50"/>
    <w:rsid w:val="00B568C4"/>
    <w:rsid w:val="00B62461"/>
    <w:rsid w:val="00B64787"/>
    <w:rsid w:val="00B66913"/>
    <w:rsid w:val="00B73E29"/>
    <w:rsid w:val="00B751D5"/>
    <w:rsid w:val="00B7555E"/>
    <w:rsid w:val="00B765ED"/>
    <w:rsid w:val="00B80754"/>
    <w:rsid w:val="00B825A4"/>
    <w:rsid w:val="00B868AD"/>
    <w:rsid w:val="00B90426"/>
    <w:rsid w:val="00B90D50"/>
    <w:rsid w:val="00B918B3"/>
    <w:rsid w:val="00B939E6"/>
    <w:rsid w:val="00B95951"/>
    <w:rsid w:val="00BA2E1B"/>
    <w:rsid w:val="00BA3089"/>
    <w:rsid w:val="00BA4284"/>
    <w:rsid w:val="00BB3A52"/>
    <w:rsid w:val="00BB4972"/>
    <w:rsid w:val="00BC6F87"/>
    <w:rsid w:val="00BC7CAD"/>
    <w:rsid w:val="00BD1C34"/>
    <w:rsid w:val="00BD5701"/>
    <w:rsid w:val="00BD599C"/>
    <w:rsid w:val="00BE2E44"/>
    <w:rsid w:val="00BE3703"/>
    <w:rsid w:val="00BE4189"/>
    <w:rsid w:val="00BE5D42"/>
    <w:rsid w:val="00BF2664"/>
    <w:rsid w:val="00BF469E"/>
    <w:rsid w:val="00BF705D"/>
    <w:rsid w:val="00BF7A7C"/>
    <w:rsid w:val="00C005E0"/>
    <w:rsid w:val="00C00C73"/>
    <w:rsid w:val="00C10684"/>
    <w:rsid w:val="00C1100B"/>
    <w:rsid w:val="00C139DC"/>
    <w:rsid w:val="00C15C99"/>
    <w:rsid w:val="00C240CE"/>
    <w:rsid w:val="00C268C6"/>
    <w:rsid w:val="00C31AF0"/>
    <w:rsid w:val="00C31C5A"/>
    <w:rsid w:val="00C32B5B"/>
    <w:rsid w:val="00C35806"/>
    <w:rsid w:val="00C40319"/>
    <w:rsid w:val="00C41B0B"/>
    <w:rsid w:val="00C4482F"/>
    <w:rsid w:val="00C46129"/>
    <w:rsid w:val="00C46880"/>
    <w:rsid w:val="00C47AA1"/>
    <w:rsid w:val="00C52A62"/>
    <w:rsid w:val="00C530F8"/>
    <w:rsid w:val="00C5688D"/>
    <w:rsid w:val="00C61511"/>
    <w:rsid w:val="00C617A7"/>
    <w:rsid w:val="00C63343"/>
    <w:rsid w:val="00C802EE"/>
    <w:rsid w:val="00C84D13"/>
    <w:rsid w:val="00C87506"/>
    <w:rsid w:val="00C90F63"/>
    <w:rsid w:val="00C93891"/>
    <w:rsid w:val="00C97884"/>
    <w:rsid w:val="00CA1BEB"/>
    <w:rsid w:val="00CA2E22"/>
    <w:rsid w:val="00CA7869"/>
    <w:rsid w:val="00CA793B"/>
    <w:rsid w:val="00CB0F83"/>
    <w:rsid w:val="00CB1BA5"/>
    <w:rsid w:val="00CB1FD5"/>
    <w:rsid w:val="00CC1E6D"/>
    <w:rsid w:val="00CC4F09"/>
    <w:rsid w:val="00CC7910"/>
    <w:rsid w:val="00CD10FB"/>
    <w:rsid w:val="00CD1E1C"/>
    <w:rsid w:val="00CD3115"/>
    <w:rsid w:val="00CD34BC"/>
    <w:rsid w:val="00CD4B9B"/>
    <w:rsid w:val="00CE0C49"/>
    <w:rsid w:val="00CE34A0"/>
    <w:rsid w:val="00CE4821"/>
    <w:rsid w:val="00CE575F"/>
    <w:rsid w:val="00CE65F7"/>
    <w:rsid w:val="00CF25E4"/>
    <w:rsid w:val="00CF2822"/>
    <w:rsid w:val="00CF2AF6"/>
    <w:rsid w:val="00CF7E8C"/>
    <w:rsid w:val="00D00FE9"/>
    <w:rsid w:val="00D0149C"/>
    <w:rsid w:val="00D020EA"/>
    <w:rsid w:val="00D0302D"/>
    <w:rsid w:val="00D07CB9"/>
    <w:rsid w:val="00D10F72"/>
    <w:rsid w:val="00D1197C"/>
    <w:rsid w:val="00D268BC"/>
    <w:rsid w:val="00D27A72"/>
    <w:rsid w:val="00D34079"/>
    <w:rsid w:val="00D37113"/>
    <w:rsid w:val="00D37705"/>
    <w:rsid w:val="00D40019"/>
    <w:rsid w:val="00D41E33"/>
    <w:rsid w:val="00D44182"/>
    <w:rsid w:val="00D47C49"/>
    <w:rsid w:val="00D575EF"/>
    <w:rsid w:val="00D617A9"/>
    <w:rsid w:val="00D6377F"/>
    <w:rsid w:val="00D65D31"/>
    <w:rsid w:val="00D71D3A"/>
    <w:rsid w:val="00D7374C"/>
    <w:rsid w:val="00D74430"/>
    <w:rsid w:val="00D746AE"/>
    <w:rsid w:val="00D74F71"/>
    <w:rsid w:val="00D76058"/>
    <w:rsid w:val="00D801EE"/>
    <w:rsid w:val="00D80F70"/>
    <w:rsid w:val="00D81411"/>
    <w:rsid w:val="00D81E87"/>
    <w:rsid w:val="00D857F8"/>
    <w:rsid w:val="00D90165"/>
    <w:rsid w:val="00D93C55"/>
    <w:rsid w:val="00D954EC"/>
    <w:rsid w:val="00D962D6"/>
    <w:rsid w:val="00DA10F5"/>
    <w:rsid w:val="00DA23FB"/>
    <w:rsid w:val="00DA45A2"/>
    <w:rsid w:val="00DA6AC5"/>
    <w:rsid w:val="00DA778A"/>
    <w:rsid w:val="00DA779E"/>
    <w:rsid w:val="00DB0356"/>
    <w:rsid w:val="00DB11C8"/>
    <w:rsid w:val="00DB15BC"/>
    <w:rsid w:val="00DB2A41"/>
    <w:rsid w:val="00DB2B56"/>
    <w:rsid w:val="00DB4745"/>
    <w:rsid w:val="00DB673B"/>
    <w:rsid w:val="00DC0DF1"/>
    <w:rsid w:val="00DC7AED"/>
    <w:rsid w:val="00DC7BBE"/>
    <w:rsid w:val="00DD100B"/>
    <w:rsid w:val="00DD16A0"/>
    <w:rsid w:val="00DD26DE"/>
    <w:rsid w:val="00DD3B98"/>
    <w:rsid w:val="00DD4009"/>
    <w:rsid w:val="00DD4220"/>
    <w:rsid w:val="00DD544F"/>
    <w:rsid w:val="00DD599D"/>
    <w:rsid w:val="00DD79A3"/>
    <w:rsid w:val="00DE1981"/>
    <w:rsid w:val="00DE64D9"/>
    <w:rsid w:val="00DE6804"/>
    <w:rsid w:val="00DE6A90"/>
    <w:rsid w:val="00DF57FD"/>
    <w:rsid w:val="00DF7EFA"/>
    <w:rsid w:val="00E0437D"/>
    <w:rsid w:val="00E10AAE"/>
    <w:rsid w:val="00E1269C"/>
    <w:rsid w:val="00E12B07"/>
    <w:rsid w:val="00E22F66"/>
    <w:rsid w:val="00E2413D"/>
    <w:rsid w:val="00E247F3"/>
    <w:rsid w:val="00E30EE5"/>
    <w:rsid w:val="00E31ABE"/>
    <w:rsid w:val="00E420D6"/>
    <w:rsid w:val="00E42F44"/>
    <w:rsid w:val="00E435D1"/>
    <w:rsid w:val="00E4423E"/>
    <w:rsid w:val="00E445FB"/>
    <w:rsid w:val="00E45B74"/>
    <w:rsid w:val="00E51C22"/>
    <w:rsid w:val="00E53766"/>
    <w:rsid w:val="00E5442F"/>
    <w:rsid w:val="00E57D5D"/>
    <w:rsid w:val="00E63845"/>
    <w:rsid w:val="00E6691D"/>
    <w:rsid w:val="00E70204"/>
    <w:rsid w:val="00E71CAE"/>
    <w:rsid w:val="00E7309C"/>
    <w:rsid w:val="00E750A5"/>
    <w:rsid w:val="00E76849"/>
    <w:rsid w:val="00E77997"/>
    <w:rsid w:val="00E82DDB"/>
    <w:rsid w:val="00E83E77"/>
    <w:rsid w:val="00E85523"/>
    <w:rsid w:val="00E947AD"/>
    <w:rsid w:val="00E96960"/>
    <w:rsid w:val="00E97BB5"/>
    <w:rsid w:val="00EB1CAE"/>
    <w:rsid w:val="00EB2202"/>
    <w:rsid w:val="00EB3F01"/>
    <w:rsid w:val="00EC223F"/>
    <w:rsid w:val="00EC523B"/>
    <w:rsid w:val="00EC592E"/>
    <w:rsid w:val="00ED0F4B"/>
    <w:rsid w:val="00ED168F"/>
    <w:rsid w:val="00ED2C2D"/>
    <w:rsid w:val="00ED39E1"/>
    <w:rsid w:val="00ED3D86"/>
    <w:rsid w:val="00ED5A67"/>
    <w:rsid w:val="00ED6AB0"/>
    <w:rsid w:val="00EE5C71"/>
    <w:rsid w:val="00EF1F3C"/>
    <w:rsid w:val="00EF2754"/>
    <w:rsid w:val="00EF3476"/>
    <w:rsid w:val="00F01F9F"/>
    <w:rsid w:val="00F02C90"/>
    <w:rsid w:val="00F04FF2"/>
    <w:rsid w:val="00F05ADD"/>
    <w:rsid w:val="00F05CAE"/>
    <w:rsid w:val="00F0755F"/>
    <w:rsid w:val="00F12E0F"/>
    <w:rsid w:val="00F1382E"/>
    <w:rsid w:val="00F138F3"/>
    <w:rsid w:val="00F14048"/>
    <w:rsid w:val="00F14C6C"/>
    <w:rsid w:val="00F15E6F"/>
    <w:rsid w:val="00F168F2"/>
    <w:rsid w:val="00F220D0"/>
    <w:rsid w:val="00F22388"/>
    <w:rsid w:val="00F275C3"/>
    <w:rsid w:val="00F27727"/>
    <w:rsid w:val="00F30719"/>
    <w:rsid w:val="00F35E9D"/>
    <w:rsid w:val="00F373F2"/>
    <w:rsid w:val="00F4465A"/>
    <w:rsid w:val="00F45040"/>
    <w:rsid w:val="00F53C8A"/>
    <w:rsid w:val="00F57077"/>
    <w:rsid w:val="00F6038A"/>
    <w:rsid w:val="00F6291E"/>
    <w:rsid w:val="00F651D7"/>
    <w:rsid w:val="00F652CE"/>
    <w:rsid w:val="00F660F5"/>
    <w:rsid w:val="00F67A34"/>
    <w:rsid w:val="00F72BC7"/>
    <w:rsid w:val="00F74B18"/>
    <w:rsid w:val="00F7668F"/>
    <w:rsid w:val="00F779F8"/>
    <w:rsid w:val="00F81FB3"/>
    <w:rsid w:val="00F834C3"/>
    <w:rsid w:val="00F8416B"/>
    <w:rsid w:val="00F84315"/>
    <w:rsid w:val="00F86B6B"/>
    <w:rsid w:val="00F87882"/>
    <w:rsid w:val="00F90354"/>
    <w:rsid w:val="00F91191"/>
    <w:rsid w:val="00F97CE9"/>
    <w:rsid w:val="00FA13D7"/>
    <w:rsid w:val="00FA6B1F"/>
    <w:rsid w:val="00FB0507"/>
    <w:rsid w:val="00FB07DD"/>
    <w:rsid w:val="00FC4D56"/>
    <w:rsid w:val="00FC7CD4"/>
    <w:rsid w:val="00FD34DB"/>
    <w:rsid w:val="00FD51E1"/>
    <w:rsid w:val="00FD576E"/>
    <w:rsid w:val="00FD6035"/>
    <w:rsid w:val="00FD78E2"/>
    <w:rsid w:val="00FE0141"/>
    <w:rsid w:val="00FE1196"/>
    <w:rsid w:val="00FE199B"/>
    <w:rsid w:val="00FE284A"/>
    <w:rsid w:val="00FE2A17"/>
    <w:rsid w:val="00FE4F6C"/>
    <w:rsid w:val="00FE51F9"/>
    <w:rsid w:val="00FF4309"/>
    <w:rsid w:val="00FF6D7E"/>
    <w:rsid w:val="00FF75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4F461FC"/>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character" w:styleId="CommentReference">
    <w:name w:val="annotation reference"/>
    <w:basedOn w:val="DefaultParagraphFont"/>
    <w:uiPriority w:val="99"/>
    <w:semiHidden/>
    <w:unhideWhenUsed/>
    <w:rsid w:val="00843E3B"/>
    <w:rPr>
      <w:sz w:val="16"/>
      <w:szCs w:val="16"/>
    </w:rPr>
  </w:style>
  <w:style w:type="character" w:styleId="Hyperlink">
    <w:name w:val="Hyperlink"/>
    <w:basedOn w:val="DefaultParagraphFont"/>
    <w:uiPriority w:val="99"/>
    <w:unhideWhenUsed/>
    <w:rsid w:val="0045395D"/>
    <w:rPr>
      <w:color w:val="5F5F5F" w:themeColor="hyperlink"/>
      <w:u w:val="single"/>
    </w:rPr>
  </w:style>
  <w:style w:type="character" w:customStyle="1" w:styleId="UnresolvedMention">
    <w:name w:val="Unresolved Mention"/>
    <w:basedOn w:val="DefaultParagraphFont"/>
    <w:uiPriority w:val="99"/>
    <w:semiHidden/>
    <w:unhideWhenUsed/>
    <w:rsid w:val="0045395D"/>
    <w:rPr>
      <w:color w:val="808080"/>
      <w:shd w:val="clear" w:color="auto" w:fill="E6E6E6"/>
    </w:rPr>
  </w:style>
  <w:style w:type="character" w:styleId="FollowedHyperlink">
    <w:name w:val="FollowedHyperlink"/>
    <w:basedOn w:val="DefaultParagraphFont"/>
    <w:uiPriority w:val="99"/>
    <w:semiHidden/>
    <w:unhideWhenUsed/>
    <w:rsid w:val="00A84799"/>
    <w:rPr>
      <w:color w:val="919191"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7906228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21751551">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5079263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4130183/" TargetMode="External"/><Relationship Id="rId1" Type="http://schemas.openxmlformats.org/officeDocument/2006/relationships/hyperlink" Target="https://www.ncbi.nlm.nih.gov/pmc/articles/PMC4130183/"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glossaryDocument" Target="glossary/document.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23" Type="http://schemas.microsoft.com/office/2016/09/relationships/commentsIds" Target="commentsIds.xml"/><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321AF"/>
    <w:rsid w:val="00182CBC"/>
    <w:rsid w:val="00193CC0"/>
    <w:rsid w:val="002C1614"/>
    <w:rsid w:val="002F2B64"/>
    <w:rsid w:val="002F6203"/>
    <w:rsid w:val="00322E8B"/>
    <w:rsid w:val="00377558"/>
    <w:rsid w:val="005559F9"/>
    <w:rsid w:val="005D4D7B"/>
    <w:rsid w:val="005F7313"/>
    <w:rsid w:val="006066FC"/>
    <w:rsid w:val="00646F8F"/>
    <w:rsid w:val="007139FF"/>
    <w:rsid w:val="007C1E38"/>
    <w:rsid w:val="007D6ABD"/>
    <w:rsid w:val="009D49EC"/>
    <w:rsid w:val="00A012F6"/>
    <w:rsid w:val="00A85BD9"/>
    <w:rsid w:val="00AD32AC"/>
    <w:rsid w:val="00B302B2"/>
    <w:rsid w:val="00B72F5A"/>
    <w:rsid w:val="00BE63CF"/>
    <w:rsid w:val="00C312AD"/>
    <w:rsid w:val="00C33BE6"/>
    <w:rsid w:val="00C429AA"/>
    <w:rsid w:val="00C6793D"/>
    <w:rsid w:val="00CB3D25"/>
    <w:rsid w:val="00CC00C5"/>
    <w:rsid w:val="00CC1439"/>
    <w:rsid w:val="00CF4529"/>
    <w:rsid w:val="00DB5D46"/>
    <w:rsid w:val="00E13B02"/>
    <w:rsid w:val="00E77C2C"/>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D6ABD"/>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436E958D-8E72-491D-8B53-BE573A273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7824</Words>
  <Characters>49293</Characters>
  <Application>Microsoft Office Word</Application>
  <DocSecurity>0</DocSecurity>
  <Lines>410</Lines>
  <Paragraphs>114</Paragraphs>
  <ScaleCrop>false</ScaleCrop>
  <HeadingPairs>
    <vt:vector size="2" baseType="variant">
      <vt:variant>
        <vt:lpstr>Title</vt:lpstr>
      </vt:variant>
      <vt:variant>
        <vt:i4>1</vt:i4>
      </vt:variant>
    </vt:vector>
  </HeadingPairs>
  <TitlesOfParts>
    <vt:vector size="1" baseType="lpstr">
      <vt:lpstr>The Multi-Items Rearrangement Task: a Faster and Reliable Method for Acquiring Similarity Matrix</vt:lpstr>
    </vt:vector>
  </TitlesOfParts>
  <Company/>
  <LinksUpToDate>false</LinksUpToDate>
  <CharactersWithSpaces>5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Multi-Items Rearrangement Task: a Faster and Reliable Method for Acquiring Similarity Matrix</dc:title>
  <dc:subject/>
  <dc:creator>Hsuan-Yu Lin</dc:creator>
  <cp:keywords/>
  <dc:description/>
  <cp:lastModifiedBy>Hsuan-Yu Lin</cp:lastModifiedBy>
  <cp:revision>101</cp:revision>
  <dcterms:created xsi:type="dcterms:W3CDTF">2017-06-27T18:11:00Z</dcterms:created>
  <dcterms:modified xsi:type="dcterms:W3CDTF">2017-08-09T13:3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1"&gt;&lt;session id="KZ09jUyO"/&gt;&lt;style id="http://www.zotero.org/styles/apa" locale="en-US" hasBibliography="1" bibliographyStyleHasBeenSet="1"/&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